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007ABA49" w14:textId="7D102EB6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center"/>
        <w:rPr>
          <w:rFonts w:ascii="Times New Roman" w:eastAsia="微软雅黑" w:hAnsi="Times New Roman" w:cs="Times New Roman"/>
          <w:color w:val="FF0000"/>
          <w:sz w:val="32"/>
          <w:szCs w:val="32"/>
        </w:rPr>
      </w:pPr>
      <w:r w:rsidRPr="00F122CF">
        <w:rPr>
          <w:rFonts w:ascii="Times New Roman" w:eastAsia="微软雅黑" w:hAnsi="Times New Roman" w:cs="Times New Roman"/>
          <w:b/>
          <w:color w:val="000000"/>
          <w:sz w:val="32"/>
          <w:szCs w:val="32"/>
        </w:rPr>
        <w:t xml:space="preserve">The Title </w:t>
      </w:r>
      <w:r w:rsidRPr="00F122CF">
        <w:rPr>
          <w:rFonts w:ascii="Times New Roman" w:eastAsia="微软雅黑" w:hAnsi="Times New Roman" w:cs="Times New Roman"/>
          <w:b/>
          <w:color w:val="FF0000"/>
          <w:sz w:val="32"/>
          <w:szCs w:val="32"/>
        </w:rPr>
        <w:t>(1</w:t>
      </w:r>
      <w:r w:rsidR="00B36FC3" w:rsidRPr="00F122CF">
        <w:rPr>
          <w:rFonts w:ascii="Times New Roman" w:eastAsia="微软雅黑" w:hAnsi="Times New Roman" w:cs="Times New Roman"/>
          <w:b/>
          <w:color w:val="FF0000"/>
          <w:sz w:val="32"/>
          <w:szCs w:val="32"/>
          <w:lang w:eastAsia="zh-CN"/>
        </w:rPr>
        <w:t>6</w:t>
      </w:r>
      <w:r w:rsidRPr="00F122CF">
        <w:rPr>
          <w:rFonts w:ascii="Times New Roman" w:eastAsia="微软雅黑" w:hAnsi="Times New Roman" w:cs="Times New Roman"/>
          <w:b/>
          <w:color w:val="FF0000"/>
          <w:sz w:val="32"/>
          <w:szCs w:val="32"/>
        </w:rPr>
        <w:t xml:space="preserve"> pt, bold,</w:t>
      </w:r>
      <w:r w:rsidRPr="00F122CF">
        <w:rPr>
          <w:rFonts w:ascii="Times New Roman" w:eastAsia="微软雅黑" w:hAnsi="Times New Roman" w:cs="Times New Roman"/>
          <w:b/>
          <w:bCs/>
          <w:color w:val="FF0000"/>
          <w:sz w:val="32"/>
          <w:szCs w:val="32"/>
        </w:rPr>
        <w:t xml:space="preserve"> </w:t>
      </w:r>
      <w:r w:rsidRPr="00F122CF">
        <w:rPr>
          <w:rStyle w:val="style11"/>
          <w:rFonts w:ascii="Times New Roman" w:eastAsia="微软雅黑" w:hAnsi="Times New Roman" w:cs="Times New Roman" w:hint="default"/>
          <w:b/>
          <w:bCs/>
          <w:color w:val="FF0000"/>
          <w:sz w:val="32"/>
          <w:szCs w:val="32"/>
        </w:rPr>
        <w:t>Time New Roman</w:t>
      </w:r>
      <w:r w:rsidRPr="00F122CF">
        <w:rPr>
          <w:rStyle w:val="style11"/>
          <w:rFonts w:ascii="Times New Roman" w:eastAsia="微软雅黑" w:hAnsi="Times New Roman" w:cs="Times New Roman" w:hint="default"/>
          <w:b/>
          <w:bCs/>
          <w:color w:val="FF0000"/>
          <w:sz w:val="32"/>
          <w:szCs w:val="32"/>
          <w:lang w:eastAsia="zh-CN"/>
        </w:rPr>
        <w:t xml:space="preserve">, </w:t>
      </w:r>
      <w:r w:rsidRPr="00F122CF">
        <w:rPr>
          <w:rFonts w:ascii="Times New Roman" w:eastAsia="微软雅黑" w:hAnsi="Times New Roman" w:cs="Times New Roman"/>
          <w:b/>
          <w:color w:val="FF0000"/>
          <w:sz w:val="32"/>
          <w:szCs w:val="32"/>
        </w:rPr>
        <w:t>Center)</w:t>
      </w:r>
    </w:p>
    <w:p w14:paraId="7F4933E5" w14:textId="32AD440D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center"/>
        <w:rPr>
          <w:rFonts w:ascii="Times New Roman" w:eastAsia="微软雅黑" w:hAnsi="Times New Roman" w:cs="Times New Roman"/>
          <w:color w:val="FF0000"/>
          <w:sz w:val="24"/>
          <w:szCs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  <w:szCs w:val="24"/>
          <w:u w:val="single"/>
        </w:rPr>
        <w:t>Presenting Author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</w:rPr>
        <w:t>a</w:t>
      </w:r>
      <w:r w:rsidR="0032578A"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>,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 xml:space="preserve"> Second Author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</w:rPr>
        <w:t>b</w:t>
      </w:r>
      <w:r w:rsidR="0032578A"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>,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 xml:space="preserve"> </w:t>
      </w:r>
      <w:r w:rsidR="008904FA" w:rsidRPr="00F122CF">
        <w:rPr>
          <w:rFonts w:ascii="Times New Roman" w:eastAsia="微软雅黑" w:hAnsi="Times New Roman" w:cs="Times New Roman"/>
          <w:color w:val="000000"/>
          <w:sz w:val="24"/>
          <w:szCs w:val="24"/>
          <w:lang w:eastAsia="zh-CN"/>
        </w:rPr>
        <w:t>Corresponding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 xml:space="preserve"> Author</w:t>
      </w:r>
      <w:r w:rsidR="0032578A" w:rsidRPr="00F122CF"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</w:rPr>
        <w:t xml:space="preserve"> </w:t>
      </w:r>
      <w:proofErr w:type="gramStart"/>
      <w:r w:rsidR="0032578A" w:rsidRPr="00F122CF">
        <w:rPr>
          <w:rFonts w:ascii="Times New Roman" w:eastAsia="微软雅黑" w:hAnsi="Times New Roman" w:cs="Times New Roman"/>
          <w:color w:val="000000"/>
          <w:sz w:val="24"/>
          <w:szCs w:val="24"/>
          <w:vertAlign w:val="superscript"/>
        </w:rPr>
        <w:t>a,</w:t>
      </w:r>
      <w:r w:rsidRPr="00F122CF">
        <w:rPr>
          <w:rFonts w:ascii="Times New Roman" w:eastAsia="微软雅黑" w:hAnsi="Times New Roman" w:cs="Times New Roman"/>
          <w:color w:val="000000"/>
          <w:sz w:val="24"/>
          <w:szCs w:val="24"/>
        </w:rPr>
        <w:t>*</w:t>
      </w:r>
      <w:proofErr w:type="gramEnd"/>
      <w:r w:rsidRPr="00F122CF">
        <w:rPr>
          <w:rStyle w:val="a8"/>
          <w:rFonts w:ascii="Times New Roman" w:eastAsia="微软雅黑" w:hAnsi="Times New Roman" w:cs="Times New Roman"/>
          <w:bCs/>
          <w:sz w:val="24"/>
          <w:szCs w:val="24"/>
          <w:u w:val="none"/>
        </w:rPr>
        <w:t xml:space="preserve"> </w:t>
      </w: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>(12 pt, normal, Center)</w:t>
      </w:r>
    </w:p>
    <w:p w14:paraId="3658CCEF" w14:textId="04B9BF4B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center"/>
        <w:rPr>
          <w:rFonts w:ascii="Times New Roman" w:eastAsia="微软雅黑" w:hAnsi="Times New Roman" w:cs="Times New Roman"/>
          <w:color w:val="FF0000"/>
          <w:sz w:val="24"/>
          <w:szCs w:val="24"/>
        </w:rPr>
      </w:pPr>
      <w:r w:rsidRPr="00F122CF">
        <w:rPr>
          <w:rFonts w:ascii="Times New Roman" w:eastAsia="微软雅黑" w:hAnsi="Times New Roman" w:cs="Times New Roman"/>
          <w:i/>
          <w:sz w:val="24"/>
          <w:szCs w:val="24"/>
          <w:vertAlign w:val="superscript"/>
        </w:rPr>
        <w:t>a</w:t>
      </w:r>
      <w:r w:rsidRPr="00F122CF">
        <w:rPr>
          <w:rFonts w:ascii="Times New Roman" w:eastAsia="微软雅黑" w:hAnsi="Times New Roman" w:cs="Times New Roman"/>
          <w:i/>
          <w:sz w:val="24"/>
          <w:szCs w:val="24"/>
        </w:rPr>
        <w:t>Affiliation 1, City, Country</w:t>
      </w:r>
      <w:r w:rsidR="001F28F9" w:rsidRPr="00F122CF">
        <w:rPr>
          <w:rFonts w:ascii="Times New Roman" w:eastAsia="微软雅黑" w:hAnsi="Times New Roman" w:cs="Times New Roman"/>
          <w:i/>
          <w:sz w:val="24"/>
          <w:szCs w:val="24"/>
          <w:lang w:eastAsia="zh-CN"/>
        </w:rPr>
        <w:t xml:space="preserve"> </w:t>
      </w: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(12 pt, </w:t>
      </w:r>
      <w:r w:rsidRPr="00F122CF">
        <w:rPr>
          <w:rFonts w:ascii="Times New Roman" w:eastAsia="微软雅黑" w:hAnsi="Times New Roman" w:cs="Times New Roman"/>
          <w:i/>
          <w:color w:val="FF0000"/>
          <w:sz w:val="24"/>
          <w:szCs w:val="24"/>
        </w:rPr>
        <w:t>italics</w:t>
      </w: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>, Center)</w:t>
      </w:r>
    </w:p>
    <w:p w14:paraId="07BAABB1" w14:textId="77777777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center"/>
        <w:rPr>
          <w:rStyle w:val="a9"/>
          <w:rFonts w:ascii="Times New Roman" w:eastAsia="微软雅黑" w:hAnsi="Times New Roman" w:cs="Times New Roman"/>
          <w:color w:val="FF0000"/>
          <w:sz w:val="24"/>
          <w:szCs w:val="24"/>
          <w:u w:val="none"/>
        </w:rPr>
      </w:pPr>
      <w:r w:rsidRPr="00F122CF">
        <w:rPr>
          <w:rFonts w:ascii="Times New Roman" w:eastAsia="微软雅黑" w:hAnsi="Times New Roman" w:cs="Times New Roman"/>
          <w:i/>
          <w:color w:val="000000"/>
          <w:sz w:val="24"/>
          <w:szCs w:val="24"/>
          <w:vertAlign w:val="superscript"/>
        </w:rPr>
        <w:t>b</w:t>
      </w:r>
      <w:r w:rsidRPr="00F122CF">
        <w:rPr>
          <w:rFonts w:ascii="Times New Roman" w:eastAsia="微软雅黑" w:hAnsi="Times New Roman" w:cs="Times New Roman"/>
          <w:i/>
          <w:color w:val="000000"/>
          <w:sz w:val="24"/>
          <w:szCs w:val="24"/>
        </w:rPr>
        <w:t>Affiliation 2, City, Country</w:t>
      </w:r>
      <w:r w:rsidRPr="00F122CF">
        <w:rPr>
          <w:rStyle w:val="a9"/>
          <w:rFonts w:ascii="Times New Roman" w:eastAsia="微软雅黑" w:hAnsi="Times New Roman" w:cs="Times New Roman"/>
          <w:bCs/>
          <w:color w:val="000000" w:themeColor="text1"/>
          <w:sz w:val="24"/>
          <w:szCs w:val="24"/>
          <w:u w:val="none"/>
        </w:rPr>
        <w:t xml:space="preserve"> </w:t>
      </w: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(12 pt, </w:t>
      </w:r>
      <w:r w:rsidRPr="00F122CF">
        <w:rPr>
          <w:rFonts w:ascii="Times New Roman" w:eastAsia="微软雅黑" w:hAnsi="Times New Roman" w:cs="Times New Roman"/>
          <w:i/>
          <w:color w:val="FF0000"/>
          <w:sz w:val="24"/>
          <w:szCs w:val="24"/>
        </w:rPr>
        <w:t>italics</w:t>
      </w: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>, Center)</w:t>
      </w:r>
    </w:p>
    <w:p w14:paraId="3126D9DB" w14:textId="13A82B17" w:rsidR="009E1D05" w:rsidRPr="004C5DF0" w:rsidRDefault="009E1D05" w:rsidP="003773BC">
      <w:pPr>
        <w:pStyle w:val="aa"/>
        <w:adjustRightInd w:val="0"/>
        <w:snapToGrid w:val="0"/>
        <w:spacing w:after="0" w:line="240" w:lineRule="auto"/>
        <w:ind w:firstLineChars="0" w:firstLine="0"/>
        <w:jc w:val="center"/>
        <w:rPr>
          <w:rFonts w:eastAsia="微软雅黑" w:hint="eastAsia"/>
          <w:color w:val="FF0000"/>
          <w:sz w:val="24"/>
        </w:rPr>
      </w:pPr>
      <w:r w:rsidRPr="004C5DF0">
        <w:rPr>
          <w:rFonts w:hint="eastAsia"/>
          <w:sz w:val="24"/>
          <w:u w:val="single"/>
          <w:lang w:val="en-GB"/>
        </w:rPr>
        <w:t>Presenting author</w:t>
      </w:r>
      <w:r w:rsidRPr="004C5DF0">
        <w:rPr>
          <w:rFonts w:hint="eastAsia"/>
          <w:sz w:val="24"/>
          <w:lang w:val="en-GB"/>
        </w:rPr>
        <w:t xml:space="preserve">: </w:t>
      </w:r>
      <w:hyperlink r:id="rId6" w:history="1">
        <w:r w:rsidRPr="004C5DF0">
          <w:rPr>
            <w:rStyle w:val="a9"/>
            <w:rFonts w:eastAsia="微软雅黑"/>
            <w:bCs/>
            <w:sz w:val="24"/>
          </w:rPr>
          <w:t>xxxxx@email.com</w:t>
        </w:r>
      </w:hyperlink>
      <w:r w:rsidRPr="004C5DF0">
        <w:rPr>
          <w:rStyle w:val="style11"/>
          <w:rFonts w:ascii="Times New Roman" w:eastAsia="微软雅黑" w:hAnsi="Times New Roman" w:hint="default"/>
          <w:bCs/>
          <w:color w:val="FF0000"/>
          <w:sz w:val="24"/>
          <w:szCs w:val="24"/>
        </w:rPr>
        <w:t xml:space="preserve"> </w:t>
      </w:r>
      <w:r w:rsidRPr="004C5DF0">
        <w:rPr>
          <w:rFonts w:eastAsia="微软雅黑"/>
          <w:color w:val="FF0000"/>
          <w:sz w:val="24"/>
        </w:rPr>
        <w:t>(12 pt, normal, Center)</w:t>
      </w:r>
    </w:p>
    <w:p w14:paraId="1F5967FD" w14:textId="0B7C0DB7" w:rsidR="00130179" w:rsidRPr="004C5DF0" w:rsidRDefault="00BD00DC" w:rsidP="003773BC">
      <w:pPr>
        <w:pStyle w:val="aa"/>
        <w:adjustRightInd w:val="0"/>
        <w:snapToGrid w:val="0"/>
        <w:spacing w:after="0" w:line="240" w:lineRule="auto"/>
        <w:ind w:firstLineChars="0" w:firstLine="0"/>
        <w:jc w:val="center"/>
        <w:rPr>
          <w:rFonts w:eastAsia="微软雅黑"/>
          <w:color w:val="FF0000"/>
          <w:sz w:val="24"/>
        </w:rPr>
      </w:pPr>
      <w:r w:rsidRPr="004C5DF0">
        <w:rPr>
          <w:sz w:val="24"/>
          <w:lang w:val="en-GB"/>
        </w:rPr>
        <w:t>*</w:t>
      </w:r>
      <w:r w:rsidR="00706FE7" w:rsidRPr="004C5DF0">
        <w:rPr>
          <w:sz w:val="24"/>
          <w:lang w:val="en-GB"/>
        </w:rPr>
        <w:t>C</w:t>
      </w:r>
      <w:r w:rsidRPr="004C5DF0">
        <w:rPr>
          <w:sz w:val="24"/>
          <w:lang w:val="en-GB"/>
        </w:rPr>
        <w:t>orresponding author</w:t>
      </w:r>
      <w:r w:rsidR="0035543C" w:rsidRPr="004C5DF0">
        <w:rPr>
          <w:sz w:val="24"/>
          <w:lang w:val="en-GB"/>
        </w:rPr>
        <w:t xml:space="preserve">: </w:t>
      </w:r>
      <w:hyperlink r:id="rId7" w:history="1">
        <w:r w:rsidRPr="004C5DF0">
          <w:rPr>
            <w:rStyle w:val="a9"/>
            <w:rFonts w:eastAsia="微软雅黑"/>
            <w:bCs/>
            <w:sz w:val="24"/>
          </w:rPr>
          <w:t>xxxxx@email.com</w:t>
        </w:r>
      </w:hyperlink>
      <w:r w:rsidR="00000000" w:rsidRPr="004C5DF0">
        <w:rPr>
          <w:rStyle w:val="style11"/>
          <w:rFonts w:ascii="Times New Roman" w:eastAsia="微软雅黑" w:hAnsi="Times New Roman" w:hint="default"/>
          <w:bCs/>
          <w:color w:val="FF0000"/>
          <w:sz w:val="24"/>
          <w:szCs w:val="24"/>
        </w:rPr>
        <w:t xml:space="preserve"> </w:t>
      </w:r>
      <w:r w:rsidR="00000000" w:rsidRPr="004C5DF0">
        <w:rPr>
          <w:rFonts w:eastAsia="微软雅黑"/>
          <w:color w:val="FF0000"/>
          <w:sz w:val="24"/>
        </w:rPr>
        <w:t>(12 pt, normal, Center)</w:t>
      </w:r>
    </w:p>
    <w:p w14:paraId="43F721B6" w14:textId="77777777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center"/>
        <w:rPr>
          <w:rFonts w:ascii="Times New Roman" w:eastAsia="微软雅黑" w:hAnsi="Times New Roman" w:cs="Times New Roman"/>
          <w:color w:val="FF0000"/>
          <w:sz w:val="24"/>
          <w:szCs w:val="24"/>
        </w:rPr>
      </w:pP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>(one line blank)</w:t>
      </w:r>
    </w:p>
    <w:p w14:paraId="616F145D" w14:textId="23CA5D6E" w:rsidR="0045555A" w:rsidRDefault="008D2EF6" w:rsidP="003773BC">
      <w:pPr>
        <w:pStyle w:val="CHISA"/>
        <w:adjustRightInd w:val="0"/>
        <w:snapToGrid w:val="0"/>
        <w:spacing w:after="0" w:line="240" w:lineRule="auto"/>
        <w:jc w:val="both"/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</w:pP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If the paper is part of a 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Minisymposia please specify the </w:t>
      </w:r>
      <w:r w:rsidRPr="002E34E0">
        <w:rPr>
          <w:rStyle w:val="style11"/>
          <w:rFonts w:ascii="Times New Roman" w:eastAsia="微软雅黑" w:hAnsi="Times New Roman" w:cs="Times New Roman" w:hint="default"/>
          <w:b/>
          <w:bCs/>
          <w:color w:val="FF0000"/>
          <w:sz w:val="24"/>
          <w:szCs w:val="24"/>
          <w:lang w:eastAsia="zh-CN"/>
        </w:rPr>
        <w:t>MS number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 and </w:t>
      </w:r>
      <w:r w:rsidR="002E34E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the </w:t>
      </w:r>
      <w:r w:rsidR="002E34E0" w:rsidRPr="002E34E0">
        <w:rPr>
          <w:rStyle w:val="style11"/>
          <w:rFonts w:ascii="Times New Roman" w:eastAsia="微软雅黑" w:hAnsi="Times New Roman" w:cs="Times New Roman" w:hint="default"/>
          <w:b/>
          <w:bCs/>
          <w:color w:val="FF0000"/>
          <w:sz w:val="24"/>
          <w:szCs w:val="24"/>
          <w:lang w:eastAsia="zh-CN"/>
        </w:rPr>
        <w:t>T</w:t>
      </w:r>
      <w:r w:rsidRPr="002E34E0">
        <w:rPr>
          <w:rStyle w:val="style11"/>
          <w:rFonts w:ascii="Times New Roman" w:eastAsia="微软雅黑" w:hAnsi="Times New Roman" w:cs="Times New Roman" w:hint="default"/>
          <w:b/>
          <w:bCs/>
          <w:color w:val="FF0000"/>
          <w:sz w:val="24"/>
          <w:szCs w:val="24"/>
          <w:lang w:eastAsia="zh-CN"/>
        </w:rPr>
        <w:t>itle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.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br/>
      </w:r>
      <w:r w:rsidR="007315C6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For example: </w:t>
      </w:r>
      <w:r w:rsidR="007623FA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(12 pt, </w:t>
      </w:r>
      <w:r w:rsidR="007623FA" w:rsidRPr="00944C86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</w:rPr>
        <w:t>Time New Roman</w:t>
      </w:r>
      <w:r w:rsidR="007623FA" w:rsidRPr="00944C86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  <w:lang w:eastAsia="zh-CN"/>
        </w:rPr>
        <w:t>,</w:t>
      </w:r>
      <w:r w:rsidR="007623FA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 normal,</w:t>
      </w:r>
      <w:r w:rsidR="007623FA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 xml:space="preserve"> single</w:t>
      </w:r>
      <w:r w:rsidR="007623FA" w:rsidRPr="00944C86">
        <w:rPr>
          <w:rFonts w:ascii="Times New Roman" w:eastAsia="微软雅黑" w:hAnsi="Times New Roman" w:cs="Times New Roman"/>
          <w:color w:val="FF0000"/>
          <w:sz w:val="24"/>
          <w:szCs w:val="24"/>
          <w:lang w:eastAsia="zh-CN"/>
        </w:rPr>
        <w:t xml:space="preserve"> spac</w:t>
      </w:r>
      <w:r w:rsidR="007623FA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>e)</w:t>
      </w:r>
    </w:p>
    <w:p w14:paraId="527B5C9E" w14:textId="21E4CBE7" w:rsidR="00E8338F" w:rsidRPr="00527C00" w:rsidRDefault="00E8338F" w:rsidP="003773BC">
      <w:pPr>
        <w:pStyle w:val="CHISA"/>
        <w:adjustRightInd w:val="0"/>
        <w:snapToGrid w:val="0"/>
        <w:spacing w:after="0" w:line="240" w:lineRule="auto"/>
        <w:jc w:val="both"/>
        <w:rPr>
          <w:rStyle w:val="style11"/>
          <w:rFonts w:ascii="Times New Roman" w:eastAsia="微软雅黑" w:hAnsi="Times New Roman" w:cs="Times New Roman"/>
          <w:color w:val="FF0000"/>
          <w:sz w:val="24"/>
          <w:szCs w:val="24"/>
          <w:lang w:eastAsia="zh-CN"/>
        </w:rPr>
      </w:pP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MS</w:t>
      </w:r>
      <w:r w:rsidR="00E7599A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 </w:t>
      </w:r>
      <w:r w:rsidR="00311363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No.</w:t>
      </w:r>
      <w:r w:rsidR="008D2EF6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: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 </w:t>
      </w:r>
      <w:r w:rsidR="00311363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Minisymposia</w:t>
      </w:r>
      <w:r w:rsidR="00311363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 xml:space="preserve"> </w:t>
      </w:r>
      <w:r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Title</w:t>
      </w:r>
      <w:r w:rsidR="003E2648" w:rsidRPr="00527C00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  <w:lang w:eastAsia="zh-CN"/>
        </w:rPr>
        <w:t>.</w:t>
      </w:r>
    </w:p>
    <w:p w14:paraId="2D7CCD53" w14:textId="77777777" w:rsidR="000E0E7E" w:rsidRDefault="00E8338F" w:rsidP="000E0E7E">
      <w:pPr>
        <w:pStyle w:val="CHISA"/>
        <w:adjustRightInd w:val="0"/>
        <w:snapToGrid w:val="0"/>
        <w:spacing w:after="0" w:line="240" w:lineRule="auto"/>
        <w:jc w:val="center"/>
        <w:rPr>
          <w:rStyle w:val="style11"/>
          <w:rFonts w:ascii="Times New Roman" w:eastAsia="微软雅黑" w:hAnsi="Times New Roman" w:cs="Times New Roman" w:hint="default"/>
          <w:b/>
          <w:bCs/>
          <w:sz w:val="24"/>
          <w:szCs w:val="24"/>
          <w:lang w:eastAsia="zh-CN"/>
        </w:rPr>
      </w:pPr>
      <w:r w:rsidRPr="00F122CF">
        <w:rPr>
          <w:rFonts w:ascii="Times New Roman" w:eastAsia="微软雅黑" w:hAnsi="Times New Roman" w:cs="Times New Roman"/>
          <w:color w:val="FF0000"/>
          <w:sz w:val="24"/>
          <w:szCs w:val="24"/>
        </w:rPr>
        <w:t>(one line blank)</w:t>
      </w:r>
    </w:p>
    <w:p w14:paraId="0A0D5F6F" w14:textId="517C6D60" w:rsidR="005C50A8" w:rsidRPr="000E0E7E" w:rsidRDefault="005C50A8" w:rsidP="000E0E7E">
      <w:pPr>
        <w:pStyle w:val="CHISA"/>
        <w:adjustRightInd w:val="0"/>
        <w:snapToGrid w:val="0"/>
        <w:spacing w:after="0" w:line="240" w:lineRule="auto"/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</w:rPr>
      </w:pPr>
      <w:r>
        <w:rPr>
          <w:rStyle w:val="style11"/>
          <w:rFonts w:ascii="Times New Roman" w:eastAsia="微软雅黑" w:hAnsi="Times New Roman" w:cs="Times New Roman" w:hint="default"/>
          <w:b/>
          <w:bCs/>
          <w:sz w:val="24"/>
          <w:szCs w:val="24"/>
          <w:lang w:eastAsia="zh-CN"/>
        </w:rPr>
        <w:t>Abstract</w:t>
      </w:r>
    </w:p>
    <w:p w14:paraId="05DBA271" w14:textId="75B3DFEA" w:rsidR="005C50A8" w:rsidRPr="00944C86" w:rsidRDefault="008F6141" w:rsidP="003773BC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FF0000"/>
          <w:sz w:val="24"/>
          <w:szCs w:val="24"/>
          <w:lang w:eastAsia="zh-CN"/>
        </w:rPr>
      </w:pPr>
      <w:r w:rsidRPr="00944C86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 xml:space="preserve">The </w:t>
      </w:r>
      <w:r w:rsidR="00B40A26" w:rsidRPr="00944C86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>text</w:t>
      </w:r>
      <w:r w:rsidR="00D7078E" w:rsidRPr="00944C86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 xml:space="preserve"> </w:t>
      </w:r>
      <w:r w:rsidR="00D7078E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(12 pt, </w:t>
      </w:r>
      <w:r w:rsidR="00944C86" w:rsidRPr="00944C86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</w:rPr>
        <w:t>Time New Roman</w:t>
      </w:r>
      <w:r w:rsidR="00944C86" w:rsidRPr="00944C86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  <w:lang w:eastAsia="zh-CN"/>
        </w:rPr>
        <w:t>,</w:t>
      </w:r>
      <w:r w:rsidR="00944C86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 xml:space="preserve"> </w:t>
      </w:r>
      <w:r w:rsidR="00D7078E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>normal,</w:t>
      </w:r>
      <w:r w:rsidR="00D7078E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 xml:space="preserve"> </w:t>
      </w:r>
      <w:r w:rsidR="00605273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>single</w:t>
      </w:r>
      <w:r w:rsidR="00D7078E" w:rsidRPr="00944C86">
        <w:rPr>
          <w:rFonts w:ascii="Times New Roman" w:eastAsia="微软雅黑" w:hAnsi="Times New Roman" w:cs="Times New Roman"/>
          <w:color w:val="FF0000"/>
          <w:sz w:val="24"/>
          <w:szCs w:val="24"/>
          <w:lang w:eastAsia="zh-CN"/>
        </w:rPr>
        <w:t xml:space="preserve"> spac</w:t>
      </w:r>
      <w:r w:rsidR="00F722CB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>e</w:t>
      </w:r>
      <w:r w:rsidR="00D7078E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>)</w:t>
      </w:r>
    </w:p>
    <w:p w14:paraId="4AB52ECD" w14:textId="57D292DE" w:rsidR="000E0693" w:rsidRPr="006F1A94" w:rsidRDefault="000E0693" w:rsidP="003773BC">
      <w:pPr>
        <w:pStyle w:val="CHISA"/>
        <w:adjustRightInd w:val="0"/>
        <w:snapToGrid w:val="0"/>
        <w:spacing w:after="0" w:line="240" w:lineRule="auto"/>
        <w:rPr>
          <w:rStyle w:val="style11"/>
          <w:rFonts w:ascii="Times New Roman" w:eastAsia="微软雅黑" w:hAnsi="Times New Roman" w:cs="Times New Roman"/>
          <w:color w:val="FF0000"/>
          <w:sz w:val="24"/>
          <w:szCs w:val="20"/>
          <w:lang w:eastAsia="zh-CN"/>
        </w:rPr>
      </w:pPr>
      <w:r w:rsidRPr="00F122CF">
        <w:rPr>
          <w:rFonts w:ascii="Times New Roman" w:eastAsia="微软雅黑" w:hAnsi="Times New Roman" w:cs="Times New Roman"/>
          <w:color w:val="FF0000"/>
          <w:sz w:val="24"/>
        </w:rPr>
        <w:t>(one line blank)</w:t>
      </w:r>
    </w:p>
    <w:p w14:paraId="7AD523EC" w14:textId="48FA76AF" w:rsidR="00130179" w:rsidRPr="00F122CF" w:rsidRDefault="00000000" w:rsidP="003773BC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FF0000"/>
          <w:sz w:val="24"/>
        </w:rPr>
      </w:pPr>
      <w:r w:rsidRPr="00F122CF">
        <w:rPr>
          <w:rStyle w:val="style11"/>
          <w:rFonts w:ascii="Times New Roman" w:eastAsia="微软雅黑" w:hAnsi="Times New Roman" w:cs="Times New Roman" w:hint="default"/>
          <w:b/>
          <w:bCs/>
          <w:sz w:val="24"/>
          <w:szCs w:val="24"/>
        </w:rPr>
        <w:t>Key</w:t>
      </w:r>
      <w:r w:rsidR="00F07CAD">
        <w:rPr>
          <w:rStyle w:val="style11"/>
          <w:rFonts w:ascii="Times New Roman" w:eastAsia="微软雅黑" w:hAnsi="Times New Roman" w:cs="Times New Roman" w:hint="default"/>
          <w:b/>
          <w:bCs/>
          <w:sz w:val="24"/>
          <w:szCs w:val="24"/>
          <w:lang w:eastAsia="zh-CN"/>
        </w:rPr>
        <w:t>w</w:t>
      </w:r>
      <w:r w:rsidRPr="00F122CF">
        <w:rPr>
          <w:rStyle w:val="style11"/>
          <w:rFonts w:ascii="Times New Roman" w:eastAsia="微软雅黑" w:hAnsi="Times New Roman" w:cs="Times New Roman" w:hint="default"/>
          <w:b/>
          <w:bCs/>
          <w:sz w:val="24"/>
          <w:szCs w:val="24"/>
        </w:rPr>
        <w:t>ords</w:t>
      </w:r>
      <w:r w:rsidRPr="00F122CF">
        <w:rPr>
          <w:rStyle w:val="style11"/>
          <w:rFonts w:ascii="Times New Roman" w:eastAsia="微软雅黑" w:hAnsi="Times New Roman" w:cs="Times New Roman" w:hint="default"/>
          <w:bCs/>
          <w:sz w:val="24"/>
          <w:szCs w:val="24"/>
          <w:lang w:eastAsia="zh-CN"/>
        </w:rPr>
        <w:t>:</w:t>
      </w:r>
      <w:r w:rsidRPr="00377F20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 xml:space="preserve"> </w:t>
      </w:r>
      <w:r w:rsidR="00377F20" w:rsidRPr="00377F20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>xxx; xxx; xxx; xxx; xxx</w:t>
      </w:r>
      <w:r w:rsidR="00BC36D9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>.</w:t>
      </w:r>
      <w:r w:rsidR="00AF603B">
        <w:rPr>
          <w:rStyle w:val="style11"/>
          <w:rFonts w:ascii="Times New Roman" w:eastAsia="微软雅黑" w:hAnsi="Times New Roman" w:cs="Times New Roman" w:hint="default"/>
          <w:sz w:val="24"/>
          <w:szCs w:val="24"/>
          <w:lang w:eastAsia="zh-CN"/>
        </w:rPr>
        <w:t xml:space="preserve"> </w:t>
      </w:r>
      <w:r w:rsidRPr="007623FA">
        <w:rPr>
          <w:rStyle w:val="style11"/>
          <w:rFonts w:ascii="Times New Roman" w:eastAsia="微软雅黑" w:hAnsi="Times New Roman" w:cs="Times New Roman" w:hint="default"/>
          <w:color w:val="FF0000"/>
          <w:sz w:val="24"/>
          <w:szCs w:val="24"/>
        </w:rPr>
        <w:t>(</w:t>
      </w:r>
      <w:r w:rsidRPr="007623FA">
        <w:rPr>
          <w:rFonts w:ascii="Times New Roman" w:eastAsia="微软雅黑" w:hAnsi="Times New Roman" w:cs="Times New Roman"/>
          <w:color w:val="FF0000"/>
          <w:sz w:val="24"/>
        </w:rPr>
        <w:t>1</w:t>
      </w:r>
      <w:r w:rsidRPr="00F122CF">
        <w:rPr>
          <w:rFonts w:ascii="Times New Roman" w:eastAsia="微软雅黑" w:hAnsi="Times New Roman" w:cs="Times New Roman"/>
          <w:color w:val="FF0000"/>
          <w:sz w:val="24"/>
        </w:rPr>
        <w:t xml:space="preserve">2 pt, </w:t>
      </w:r>
      <w:r w:rsidR="00D50CAB" w:rsidRPr="00944C86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</w:rPr>
        <w:t>Time New Roman</w:t>
      </w:r>
      <w:r w:rsidR="00D50CAB">
        <w:rPr>
          <w:rStyle w:val="style11"/>
          <w:rFonts w:ascii="Times New Roman" w:eastAsia="微软雅黑" w:hAnsi="Times New Roman" w:cs="Times New Roman" w:hint="default"/>
          <w:bCs/>
          <w:color w:val="FF0000"/>
          <w:sz w:val="24"/>
          <w:szCs w:val="24"/>
          <w:lang w:eastAsia="zh-CN"/>
        </w:rPr>
        <w:t>,</w:t>
      </w:r>
      <w:r w:rsidR="00D50CAB" w:rsidRPr="00F122CF">
        <w:rPr>
          <w:rFonts w:ascii="Times New Roman" w:eastAsia="微软雅黑" w:hAnsi="Times New Roman" w:cs="Times New Roman"/>
          <w:color w:val="FF0000"/>
          <w:sz w:val="24"/>
        </w:rPr>
        <w:t xml:space="preserve"> </w:t>
      </w:r>
      <w:r w:rsidR="00F24D02" w:rsidRPr="00944C86">
        <w:rPr>
          <w:rFonts w:ascii="Times New Roman" w:eastAsia="微软雅黑" w:hAnsi="Times New Roman" w:cs="Times New Roman"/>
          <w:color w:val="FF0000"/>
          <w:sz w:val="24"/>
          <w:szCs w:val="24"/>
        </w:rPr>
        <w:t>normal,</w:t>
      </w:r>
      <w:r w:rsidR="00F24D02" w:rsidRPr="00944C86">
        <w:rPr>
          <w:rFonts w:ascii="Times New Roman" w:eastAsia="微软雅黑" w:hAnsi="Times New Roman" w:cs="Times New Roman" w:hint="eastAsia"/>
          <w:color w:val="FF0000"/>
          <w:sz w:val="24"/>
          <w:szCs w:val="24"/>
          <w:lang w:eastAsia="zh-CN"/>
        </w:rPr>
        <w:t xml:space="preserve"> </w:t>
      </w:r>
      <w:r w:rsidRPr="00F122CF">
        <w:rPr>
          <w:rFonts w:ascii="Times New Roman" w:eastAsia="微软雅黑" w:hAnsi="Times New Roman" w:cs="Times New Roman"/>
          <w:color w:val="FF0000"/>
          <w:sz w:val="24"/>
        </w:rPr>
        <w:t>left aligned)</w:t>
      </w:r>
    </w:p>
    <w:p w14:paraId="495A603F" w14:textId="77777777" w:rsidR="006D7C09" w:rsidRDefault="006D7C09" w:rsidP="00CD6D60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FF0000"/>
          <w:sz w:val="24"/>
          <w:lang w:eastAsia="zh-CN"/>
        </w:rPr>
      </w:pPr>
    </w:p>
    <w:p w14:paraId="7536C471" w14:textId="77777777" w:rsidR="00CD6D60" w:rsidRDefault="00CD6D60" w:rsidP="00CD6D60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FF0000"/>
          <w:sz w:val="24"/>
          <w:lang w:eastAsia="zh-CN"/>
        </w:rPr>
      </w:pPr>
    </w:p>
    <w:p w14:paraId="07BCB12D" w14:textId="77777777" w:rsidR="003A1B9E" w:rsidRDefault="003A1B9E" w:rsidP="00CD6D60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 w:hint="eastAsia"/>
          <w:color w:val="FF0000"/>
          <w:sz w:val="24"/>
          <w:lang w:eastAsia="zh-CN"/>
        </w:rPr>
      </w:pPr>
    </w:p>
    <w:p w14:paraId="10E8A226" w14:textId="31634BA9" w:rsidR="00130179" w:rsidRPr="00F122CF" w:rsidRDefault="00000000" w:rsidP="002D001A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To prepare your abstract, please use the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template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following these guidelines:</w:t>
      </w:r>
    </w:p>
    <w:p w14:paraId="47A1371D" w14:textId="7CAB4B02" w:rsidR="00130179" w:rsidRPr="00F122CF" w:rsidRDefault="00000000" w:rsidP="006B1429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>The presenting author's name should be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 xml:space="preserve"> underlined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and the </w:t>
      </w:r>
      <w:r w:rsidR="00EC28FE"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  <w:t>corresponding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author's name should be marked with an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asterisk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>.</w:t>
      </w:r>
    </w:p>
    <w:p w14:paraId="0ECC2CEE" w14:textId="0ADA884B" w:rsidR="00130179" w:rsidRPr="00F122CF" w:rsidRDefault="00000000" w:rsidP="006B1429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Please add an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e-mail address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of the </w:t>
      </w:r>
      <w:r w:rsidRPr="00BE1284">
        <w:rPr>
          <w:rFonts w:ascii="Times New Roman" w:eastAsia="微软雅黑" w:hAnsi="Times New Roman" w:cs="Times New Roman"/>
          <w:b/>
          <w:bCs/>
          <w:color w:val="000000"/>
          <w:sz w:val="24"/>
        </w:rPr>
        <w:t xml:space="preserve">presenting or </w:t>
      </w:r>
      <w:r w:rsidR="007F6495" w:rsidRPr="00BE1284">
        <w:rPr>
          <w:rFonts w:ascii="Times New Roman" w:eastAsia="微软雅黑" w:hAnsi="Times New Roman" w:cs="Times New Roman" w:hint="eastAsia"/>
          <w:b/>
          <w:bCs/>
          <w:color w:val="000000"/>
          <w:sz w:val="24"/>
          <w:lang w:eastAsia="zh-CN"/>
        </w:rPr>
        <w:t>corresponding</w:t>
      </w:r>
      <w:r w:rsidRPr="00BE1284">
        <w:rPr>
          <w:rFonts w:ascii="Times New Roman" w:eastAsia="微软雅黑" w:hAnsi="Times New Roman" w:cs="Times New Roman"/>
          <w:b/>
          <w:bCs/>
          <w:color w:val="000000"/>
          <w:sz w:val="24"/>
        </w:rPr>
        <w:t xml:space="preserve"> author.</w:t>
      </w:r>
    </w:p>
    <w:p w14:paraId="49E44E53" w14:textId="5269860C" w:rsidR="00130179" w:rsidRPr="00F122CF" w:rsidRDefault="007E44E9" w:rsidP="006B1429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  <w:t xml:space="preserve">It is recommended that </w:t>
      </w:r>
      <w:r>
        <w:rPr>
          <w:rFonts w:ascii="Times New Roman" w:eastAsia="微软雅黑" w:hAnsi="Times New Roman" w:cs="Times New Roman" w:hint="eastAsia"/>
          <w:b/>
          <w:bCs/>
          <w:color w:val="000000"/>
          <w:sz w:val="24"/>
          <w:lang w:eastAsia="zh-CN"/>
        </w:rPr>
        <w:t>t</w:t>
      </w:r>
      <w:r w:rsidR="00000000" w:rsidRPr="007E44E9">
        <w:rPr>
          <w:rFonts w:ascii="Times New Roman" w:eastAsia="微软雅黑" w:hAnsi="Times New Roman" w:cs="Times New Roman"/>
          <w:b/>
          <w:bCs/>
          <w:color w:val="000000"/>
          <w:sz w:val="24"/>
        </w:rPr>
        <w:t>he abstract</w:t>
      </w:r>
      <w:r w:rsidR="00000000" w:rsidRPr="00F122CF">
        <w:rPr>
          <w:rFonts w:ascii="Times New Roman" w:eastAsia="微软雅黑" w:hAnsi="Times New Roman" w:cs="Times New Roman"/>
          <w:color w:val="000000"/>
          <w:sz w:val="24"/>
        </w:rPr>
        <w:t xml:space="preserve"> in English should not exceed </w:t>
      </w:r>
      <w:r w:rsidR="00000000" w:rsidRPr="00F122CF">
        <w:rPr>
          <w:rFonts w:ascii="Times New Roman" w:eastAsia="微软雅黑" w:hAnsi="Times New Roman" w:cs="Times New Roman"/>
          <w:b/>
          <w:color w:val="000000"/>
          <w:sz w:val="24"/>
        </w:rPr>
        <w:t>one page</w:t>
      </w:r>
      <w:r w:rsidR="00000000" w:rsidRPr="00F122CF">
        <w:rPr>
          <w:rFonts w:ascii="Times New Roman" w:eastAsia="微软雅黑" w:hAnsi="Times New Roman" w:cs="Times New Roman"/>
          <w:color w:val="000000"/>
          <w:sz w:val="24"/>
        </w:rPr>
        <w:t xml:space="preserve"> of </w:t>
      </w:r>
      <w:r w:rsidR="00000000" w:rsidRPr="00F122CF">
        <w:rPr>
          <w:rFonts w:ascii="Times New Roman" w:eastAsia="微软雅黑" w:hAnsi="Times New Roman" w:cs="Times New Roman"/>
          <w:b/>
          <w:color w:val="000000"/>
          <w:sz w:val="24"/>
        </w:rPr>
        <w:t>A4</w:t>
      </w:r>
      <w:r w:rsidR="00000000" w:rsidRPr="00F122CF">
        <w:rPr>
          <w:rFonts w:ascii="Times New Roman" w:eastAsia="微软雅黑" w:hAnsi="Times New Roman" w:cs="Times New Roman"/>
          <w:color w:val="000000"/>
          <w:sz w:val="24"/>
        </w:rPr>
        <w:t xml:space="preserve"> format (297 × 210 mm) in portrait layout with all </w:t>
      </w:r>
      <w:r w:rsidR="00000000" w:rsidRPr="00F122CF">
        <w:rPr>
          <w:rFonts w:ascii="Times New Roman" w:eastAsia="微软雅黑" w:hAnsi="Times New Roman" w:cs="Times New Roman"/>
          <w:b/>
          <w:color w:val="000000"/>
          <w:sz w:val="24"/>
        </w:rPr>
        <w:t>margins</w:t>
      </w:r>
      <w:r w:rsidR="00000000" w:rsidRPr="00F122CF">
        <w:rPr>
          <w:rFonts w:ascii="Times New Roman" w:eastAsia="微软雅黑" w:hAnsi="Times New Roman" w:cs="Times New Roman"/>
          <w:color w:val="000000"/>
          <w:sz w:val="24"/>
        </w:rPr>
        <w:t xml:space="preserve"> equal to </w:t>
      </w:r>
      <w:r w:rsidR="00000000" w:rsidRPr="00F122CF">
        <w:rPr>
          <w:rFonts w:ascii="Times New Roman" w:eastAsia="微软雅黑" w:hAnsi="Times New Roman" w:cs="Times New Roman"/>
          <w:b/>
          <w:color w:val="000000"/>
          <w:sz w:val="24"/>
        </w:rPr>
        <w:t>25 mm</w:t>
      </w:r>
      <w:r w:rsidR="00000000" w:rsidRPr="00F122CF">
        <w:rPr>
          <w:rFonts w:ascii="Times New Roman" w:eastAsia="微软雅黑" w:hAnsi="Times New Roman" w:cs="Times New Roman"/>
          <w:color w:val="000000"/>
          <w:sz w:val="24"/>
        </w:rPr>
        <w:t xml:space="preserve">. </w:t>
      </w:r>
    </w:p>
    <w:p w14:paraId="569D91E7" w14:textId="5F93FD15" w:rsidR="00130179" w:rsidRPr="00F122CF" w:rsidRDefault="00000000" w:rsidP="006B1429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The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single</w:t>
      </w:r>
      <w:r w:rsidR="00197694">
        <w:rPr>
          <w:rFonts w:ascii="Times New Roman" w:eastAsia="微软雅黑" w:hAnsi="Times New Roman" w:cs="Times New Roman" w:hint="eastAsia"/>
          <w:b/>
          <w:color w:val="000000"/>
          <w:sz w:val="24"/>
          <w:lang w:eastAsia="zh-CN"/>
        </w:rPr>
        <w:t>-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spaced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text should be typed preferably in normal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Times New Roman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font being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left and right justified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. Please use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 xml:space="preserve">12 pt 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>font size for the main body of text.</w:t>
      </w:r>
    </w:p>
    <w:p w14:paraId="639CE2E4" w14:textId="77777777" w:rsidR="00D00FCA" w:rsidRDefault="00D00FCA" w:rsidP="00D00FCA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>
        <w:rPr>
          <w:rFonts w:ascii="Times New Roman" w:eastAsia="微软雅黑" w:hAnsi="Times New Roman" w:cs="Times New Roman"/>
          <w:color w:val="000000"/>
          <w:sz w:val="24"/>
          <w:lang w:eastAsia="zh-CN"/>
        </w:rPr>
        <w:t>P</w:t>
      </w:r>
      <w:r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  <w:t xml:space="preserve">lease use </w:t>
      </w:r>
      <w:r w:rsidRPr="006347F4">
        <w:rPr>
          <w:rFonts w:ascii="Times New Roman" w:eastAsia="微软雅黑" w:hAnsi="Times New Roman" w:cs="Times New Roman" w:hint="eastAsia"/>
          <w:b/>
          <w:bCs/>
          <w:color w:val="000000"/>
          <w:sz w:val="24"/>
          <w:lang w:eastAsia="zh-CN"/>
        </w:rPr>
        <w:t>10 pt</w:t>
      </w:r>
      <w:r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  <w:t xml:space="preserve"> for the table captions.</w:t>
      </w:r>
    </w:p>
    <w:p w14:paraId="14B92B8F" w14:textId="77777777" w:rsidR="00D00FCA" w:rsidRPr="00F007CF" w:rsidRDefault="00D00FCA" w:rsidP="00D00FCA">
      <w:pPr>
        <w:pStyle w:val="aa"/>
        <w:adjustRightInd w:val="0"/>
        <w:snapToGrid w:val="0"/>
        <w:spacing w:after="0" w:line="240" w:lineRule="auto"/>
        <w:ind w:left="440" w:firstLineChars="0" w:firstLine="0"/>
        <w:jc w:val="center"/>
        <w:rPr>
          <w:rFonts w:hint="eastAsia"/>
          <w:sz w:val="20"/>
          <w:szCs w:val="20"/>
        </w:rPr>
      </w:pPr>
      <w:r w:rsidRPr="00257D7C">
        <w:rPr>
          <w:color w:val="FF0000"/>
          <w:sz w:val="20"/>
          <w:szCs w:val="20"/>
        </w:rPr>
        <w:t xml:space="preserve">Table 1. </w:t>
      </w:r>
      <w:r w:rsidRPr="00257D7C">
        <w:rPr>
          <w:rFonts w:eastAsia="微软雅黑" w:hint="eastAsia"/>
          <w:color w:val="FF0000"/>
          <w:sz w:val="20"/>
        </w:rPr>
        <w:t>Table captions</w:t>
      </w:r>
      <w:r w:rsidRPr="00257D7C">
        <w:rPr>
          <w:rFonts w:eastAsia="微软雅黑"/>
          <w:color w:val="FF0000"/>
          <w:sz w:val="20"/>
        </w:rPr>
        <w:t xml:space="preserve">, </w:t>
      </w:r>
      <w:r w:rsidRPr="00257D7C">
        <w:rPr>
          <w:rStyle w:val="style11"/>
          <w:rFonts w:ascii="Times New Roman" w:eastAsia="微软雅黑" w:hAnsi="Times New Roman" w:hint="default"/>
          <w:bCs/>
          <w:color w:val="FF0000"/>
          <w:sz w:val="20"/>
          <w:szCs w:val="20"/>
        </w:rPr>
        <w:t>T</w:t>
      </w:r>
      <w:r w:rsidRPr="00F122CF">
        <w:rPr>
          <w:rStyle w:val="style11"/>
          <w:rFonts w:ascii="Times New Roman" w:eastAsia="微软雅黑" w:hAnsi="Times New Roman" w:hint="default"/>
          <w:bCs/>
          <w:color w:val="FF0000"/>
          <w:sz w:val="20"/>
          <w:szCs w:val="20"/>
        </w:rPr>
        <w:t xml:space="preserve">ime New Roman, </w:t>
      </w:r>
      <w:r w:rsidRPr="00F76C66">
        <w:rPr>
          <w:rFonts w:eastAsia="微软雅黑"/>
          <w:color w:val="FF0000"/>
          <w:sz w:val="20"/>
          <w:szCs w:val="20"/>
        </w:rPr>
        <w:t>normal</w:t>
      </w:r>
      <w:r>
        <w:rPr>
          <w:rFonts w:eastAsia="微软雅黑" w:hint="eastAsia"/>
          <w:color w:val="FF0000"/>
          <w:sz w:val="20"/>
        </w:rPr>
        <w:t>,</w:t>
      </w:r>
      <w:r w:rsidRPr="00F122CF">
        <w:rPr>
          <w:rStyle w:val="style11"/>
          <w:rFonts w:ascii="Times New Roman" w:eastAsia="微软雅黑" w:hAnsi="Times New Roman" w:hint="default"/>
          <w:bCs/>
          <w:color w:val="FF0000"/>
          <w:sz w:val="20"/>
          <w:szCs w:val="20"/>
        </w:rPr>
        <w:t xml:space="preserve"> Center</w:t>
      </w:r>
    </w:p>
    <w:tbl>
      <w:tblPr>
        <w:tblStyle w:val="ab"/>
        <w:tblW w:w="0" w:type="auto"/>
        <w:jc w:val="center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15"/>
        <w:gridCol w:w="2169"/>
        <w:gridCol w:w="2086"/>
        <w:gridCol w:w="1554"/>
      </w:tblGrid>
      <w:tr w:rsidR="00D00FCA" w:rsidRPr="003C0AFE" w14:paraId="6731E138" w14:textId="77777777" w:rsidTr="00750C57">
        <w:trPr>
          <w:jc w:val="center"/>
        </w:trPr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EC8C18D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  <w:r w:rsidRPr="003C0AFE">
              <w:rPr>
                <w:rFonts w:hint="eastAsia"/>
                <w:sz w:val="20"/>
                <w:szCs w:val="20"/>
              </w:rPr>
              <w:t>M</w:t>
            </w:r>
            <w:r w:rsidRPr="003C0AFE">
              <w:rPr>
                <w:sz w:val="20"/>
                <w:szCs w:val="20"/>
              </w:rPr>
              <w:t>aterial</w:t>
            </w:r>
            <w:r>
              <w:rPr>
                <w:rFonts w:hint="eastAsia"/>
                <w:sz w:val="20"/>
                <w:szCs w:val="20"/>
              </w:rPr>
              <w:t xml:space="preserve"> Types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16B60555" w14:textId="77777777" w:rsidR="00D00FCA" w:rsidRPr="003C0AFE" w:rsidRDefault="00D00FCA" w:rsidP="00750C57">
            <w:pPr>
              <w:adjustRightInd w:val="0"/>
              <w:snapToGrid w:val="0"/>
              <w:rPr>
                <w:sz w:val="20"/>
                <w:szCs w:val="20"/>
              </w:rPr>
            </w:pPr>
            <w:r w:rsidRPr="003C0AFE">
              <w:rPr>
                <w:sz w:val="20"/>
                <w:szCs w:val="20"/>
              </w:rPr>
              <w:t xml:space="preserve">Young’s modulus </w:t>
            </w:r>
            <w:r w:rsidRPr="00F751DE">
              <w:rPr>
                <w:i/>
                <w:iCs/>
                <w:sz w:val="20"/>
                <w:szCs w:val="20"/>
              </w:rPr>
              <w:t>E</w:t>
            </w:r>
            <w:r w:rsidRPr="003C0AFE">
              <w:rPr>
                <w:sz w:val="20"/>
                <w:szCs w:val="20"/>
              </w:rPr>
              <w:t xml:space="preserve"> (Pa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5FF74FD0" w14:textId="77777777" w:rsidR="00D00FCA" w:rsidRPr="003C0AFE" w:rsidRDefault="00D00FCA" w:rsidP="00750C57">
            <w:pPr>
              <w:adjustRightInd w:val="0"/>
              <w:snapToGrid w:val="0"/>
              <w:rPr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M</w:t>
            </w:r>
            <w:r w:rsidRPr="003C0AFE">
              <w:rPr>
                <w:sz w:val="20"/>
                <w:szCs w:val="20"/>
              </w:rPr>
              <w:t>ass density</w:t>
            </w:r>
            <w:r w:rsidRPr="003C0AFE">
              <w:rPr>
                <w:rFonts w:ascii="Symbol" w:hAnsi="Symbol"/>
                <w:i/>
                <w:iCs/>
                <w:sz w:val="20"/>
                <w:szCs w:val="20"/>
              </w:rPr>
              <w:t xml:space="preserve"> r</w:t>
            </w:r>
            <w:r w:rsidRPr="003C0AFE">
              <w:rPr>
                <w:i/>
                <w:iCs/>
                <w:sz w:val="20"/>
                <w:szCs w:val="20"/>
              </w:rPr>
              <w:t xml:space="preserve"> </w:t>
            </w:r>
            <w:r w:rsidRPr="003C0AFE">
              <w:rPr>
                <w:sz w:val="20"/>
                <w:szCs w:val="20"/>
              </w:rPr>
              <w:t>(kg/m</w:t>
            </w:r>
            <w:r w:rsidRPr="003C0AFE">
              <w:rPr>
                <w:sz w:val="20"/>
                <w:szCs w:val="20"/>
                <w:vertAlign w:val="superscript"/>
              </w:rPr>
              <w:t>3</w:t>
            </w:r>
            <w:r w:rsidRPr="003C0AFE">
              <w:rPr>
                <w:sz w:val="20"/>
                <w:szCs w:val="20"/>
              </w:rPr>
              <w:t>)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2DBDD8C6" w14:textId="77777777" w:rsidR="00D00FCA" w:rsidRPr="003C0AFE" w:rsidRDefault="00D00FCA" w:rsidP="00750C57">
            <w:pPr>
              <w:adjustRightInd w:val="0"/>
              <w:snapToGrid w:val="0"/>
              <w:rPr>
                <w:sz w:val="20"/>
                <w:szCs w:val="20"/>
              </w:rPr>
            </w:pPr>
            <w:r w:rsidRPr="003C0AFE">
              <w:rPr>
                <w:sz w:val="20"/>
                <w:szCs w:val="20"/>
              </w:rPr>
              <w:t>Poisson’s ratio</w:t>
            </w:r>
            <w:r w:rsidRPr="003C0AFE">
              <w:rPr>
                <w:i/>
                <w:iCs/>
                <w:sz w:val="20"/>
                <w:szCs w:val="20"/>
              </w:rPr>
              <w:t xml:space="preserve"> </w:t>
            </w:r>
            <w:r w:rsidRPr="003C0AFE">
              <w:rPr>
                <w:rFonts w:ascii="Symbol" w:hAnsi="Symbol"/>
                <w:i/>
                <w:iCs/>
                <w:sz w:val="20"/>
                <w:szCs w:val="20"/>
              </w:rPr>
              <w:t>m</w:t>
            </w:r>
          </w:p>
        </w:tc>
      </w:tr>
      <w:tr w:rsidR="00D00FCA" w:rsidRPr="003C0AFE" w14:paraId="5DB4FD07" w14:textId="77777777" w:rsidTr="00750C57">
        <w:trPr>
          <w:jc w:val="center"/>
        </w:trPr>
        <w:tc>
          <w:tcPr>
            <w:tcW w:w="0" w:type="auto"/>
            <w:tcBorders>
              <w:bottom w:val="nil"/>
            </w:tcBorders>
            <w:vAlign w:val="center"/>
          </w:tcPr>
          <w:p w14:paraId="7F9A1182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Type-1</w:t>
            </w: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549EA535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6534BB31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nil"/>
            </w:tcBorders>
            <w:vAlign w:val="center"/>
          </w:tcPr>
          <w:p w14:paraId="32FE37F2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</w:p>
        </w:tc>
      </w:tr>
      <w:tr w:rsidR="00D00FCA" w:rsidRPr="003C0AFE" w14:paraId="4C98A80A" w14:textId="77777777" w:rsidTr="00750C57">
        <w:trPr>
          <w:jc w:val="center"/>
        </w:trPr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035BE5A4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Type-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7856DDC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54D49458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  <w:vAlign w:val="center"/>
          </w:tcPr>
          <w:p w14:paraId="7A4BE4E2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</w:tr>
      <w:tr w:rsidR="00D00FCA" w:rsidRPr="003C0AFE" w14:paraId="37362FC6" w14:textId="77777777" w:rsidTr="00750C57">
        <w:trPr>
          <w:jc w:val="center"/>
        </w:trPr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17735DE1" w14:textId="77777777" w:rsidR="00D00FCA" w:rsidRDefault="00D00FCA" w:rsidP="00750C57">
            <w:pPr>
              <w:adjustRightInd w:val="0"/>
              <w:snapToGrid w:val="0"/>
              <w:jc w:val="center"/>
              <w:rPr>
                <w:rFonts w:hint="eastAsia"/>
                <w:sz w:val="20"/>
                <w:szCs w:val="20"/>
              </w:rPr>
            </w:pPr>
            <w:r>
              <w:rPr>
                <w:rFonts w:hint="eastAsia"/>
                <w:sz w:val="20"/>
                <w:szCs w:val="20"/>
              </w:rPr>
              <w:t>Type-3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3FE536D6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57758F20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  <w:vAlign w:val="center"/>
          </w:tcPr>
          <w:p w14:paraId="5400A13B" w14:textId="77777777" w:rsidR="00D00FCA" w:rsidRPr="003C0AFE" w:rsidRDefault="00D00FCA" w:rsidP="00750C57">
            <w:pPr>
              <w:adjustRightInd w:val="0"/>
              <w:snapToGrid w:val="0"/>
              <w:jc w:val="center"/>
              <w:rPr>
                <w:sz w:val="20"/>
                <w:szCs w:val="20"/>
              </w:rPr>
            </w:pPr>
          </w:p>
        </w:tc>
      </w:tr>
    </w:tbl>
    <w:p w14:paraId="6CC1A2B3" w14:textId="0369FA7F" w:rsidR="000E4747" w:rsidRPr="00D13F1F" w:rsidRDefault="00000000" w:rsidP="00D13F1F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Please use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10 pt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for the </w:t>
      </w:r>
      <w:r w:rsidRPr="00F122CF">
        <w:rPr>
          <w:rFonts w:ascii="Times New Roman" w:eastAsia="微软雅黑" w:hAnsi="Times New Roman" w:cs="Times New Roman"/>
          <w:color w:val="000000"/>
          <w:sz w:val="24"/>
          <w:lang w:eastAsia="zh-CN"/>
        </w:rPr>
        <w:t xml:space="preserve">figure captions. </w:t>
      </w:r>
    </w:p>
    <w:p w14:paraId="0F81EDDD" w14:textId="5555C6CF" w:rsidR="00130179" w:rsidRPr="00F122CF" w:rsidRDefault="00E515AA" w:rsidP="00484FDF">
      <w:pPr>
        <w:pStyle w:val="CHISA"/>
        <w:adjustRightInd w:val="0"/>
        <w:snapToGrid w:val="0"/>
        <w:spacing w:after="0" w:line="240" w:lineRule="auto"/>
        <w:ind w:firstLine="454"/>
        <w:jc w:val="center"/>
        <w:rPr>
          <w:rFonts w:ascii="Times New Roman" w:eastAsia="微软雅黑" w:hAnsi="Times New Roman" w:cs="Times New Roman" w:hint="eastAsia"/>
          <w:color w:val="FF0000"/>
          <w:sz w:val="20"/>
          <w:lang w:eastAsia="zh-CN"/>
        </w:rPr>
      </w:pPr>
      <w:r w:rsidRPr="00E515AA">
        <w:rPr>
          <w:rFonts w:ascii="Times New Roman" w:eastAsia="微软雅黑" w:hAnsi="Times New Roman" w:cs="Times New Roman"/>
          <w:noProof/>
          <w:color w:val="FF0000"/>
          <w:sz w:val="20"/>
          <w:lang w:eastAsia="zh-CN"/>
        </w:rPr>
        <w:drawing>
          <wp:inline distT="0" distB="0" distL="0" distR="0" wp14:anchorId="2F9BCF7A" wp14:editId="20D85D54">
            <wp:extent cx="1652400" cy="1080000"/>
            <wp:effectExtent l="0" t="0" r="5080" b="6350"/>
            <wp:docPr id="1408074925" name="图片 6" descr="建筑与房屋的城市空拍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8074925" name="图片 6" descr="建筑与房屋的城市空拍图&#10;&#10;描述已自动生成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2400" cy="108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68EE585" w14:textId="70454E20" w:rsidR="00130179" w:rsidRPr="00F122CF" w:rsidRDefault="00000000" w:rsidP="00092F0C">
      <w:pPr>
        <w:pStyle w:val="CHISA"/>
        <w:adjustRightInd w:val="0"/>
        <w:snapToGrid w:val="0"/>
        <w:spacing w:after="0" w:line="240" w:lineRule="auto"/>
        <w:ind w:firstLine="454"/>
        <w:jc w:val="center"/>
        <w:rPr>
          <w:rFonts w:ascii="Times New Roman" w:eastAsia="微软雅黑" w:hAnsi="Times New Roman" w:cs="Times New Roman"/>
          <w:color w:val="FF0000"/>
          <w:sz w:val="20"/>
        </w:rPr>
      </w:pPr>
      <w:r w:rsidRPr="00516076">
        <w:rPr>
          <w:rFonts w:ascii="Times New Roman" w:eastAsia="微软雅黑" w:hAnsi="Times New Roman" w:cs="Times New Roman"/>
          <w:b/>
          <w:bCs/>
          <w:color w:val="FF0000"/>
          <w:sz w:val="20"/>
          <w:lang w:eastAsia="zh-CN"/>
        </w:rPr>
        <w:t>Fig</w:t>
      </w:r>
      <w:r w:rsidR="00516076" w:rsidRPr="00516076">
        <w:rPr>
          <w:rFonts w:ascii="Times New Roman" w:eastAsia="微软雅黑" w:hAnsi="Times New Roman" w:cs="Times New Roman" w:hint="eastAsia"/>
          <w:b/>
          <w:bCs/>
          <w:color w:val="FF0000"/>
          <w:sz w:val="20"/>
          <w:lang w:eastAsia="zh-CN"/>
        </w:rPr>
        <w:t>.</w:t>
      </w:r>
      <w:r w:rsidRPr="00516076">
        <w:rPr>
          <w:rFonts w:ascii="Times New Roman" w:eastAsia="微软雅黑" w:hAnsi="Times New Roman" w:cs="Times New Roman"/>
          <w:b/>
          <w:bCs/>
          <w:color w:val="FF0000"/>
          <w:sz w:val="20"/>
          <w:lang w:eastAsia="zh-CN"/>
        </w:rPr>
        <w:t xml:space="preserve"> 1.</w:t>
      </w:r>
      <w:r w:rsidRPr="00F122CF">
        <w:rPr>
          <w:rFonts w:ascii="Times New Roman" w:eastAsia="微软雅黑" w:hAnsi="Times New Roman" w:cs="Times New Roman"/>
          <w:color w:val="FF0000"/>
          <w:sz w:val="20"/>
        </w:rPr>
        <w:t xml:space="preserve"> </w:t>
      </w:r>
      <w:r w:rsidR="00AD1EE4">
        <w:rPr>
          <w:rFonts w:ascii="Times New Roman" w:eastAsia="微软雅黑" w:hAnsi="Times New Roman" w:cs="Times New Roman" w:hint="eastAsia"/>
          <w:color w:val="FF0000"/>
          <w:sz w:val="20"/>
          <w:lang w:eastAsia="zh-CN"/>
        </w:rPr>
        <w:t>F</w:t>
      </w:r>
      <w:r w:rsidR="00ED7C93">
        <w:rPr>
          <w:rFonts w:ascii="Times New Roman" w:eastAsia="微软雅黑" w:hAnsi="Times New Roman" w:cs="Times New Roman" w:hint="eastAsia"/>
          <w:color w:val="FF0000"/>
          <w:sz w:val="20"/>
          <w:lang w:eastAsia="zh-CN"/>
        </w:rPr>
        <w:t>igure captions</w:t>
      </w:r>
      <w:r w:rsidRPr="00F122CF">
        <w:rPr>
          <w:rFonts w:ascii="Times New Roman" w:eastAsia="微软雅黑" w:hAnsi="Times New Roman" w:cs="Times New Roman"/>
          <w:color w:val="FF0000"/>
          <w:sz w:val="20"/>
        </w:rPr>
        <w:t xml:space="preserve">, </w:t>
      </w:r>
      <w:r w:rsidRPr="00F122CF">
        <w:rPr>
          <w:rStyle w:val="style11"/>
          <w:rFonts w:ascii="Times New Roman" w:eastAsia="微软雅黑" w:hAnsi="Times New Roman" w:cs="Times New Roman" w:hint="default"/>
          <w:bCs/>
          <w:color w:val="FF0000"/>
          <w:sz w:val="20"/>
          <w:szCs w:val="20"/>
        </w:rPr>
        <w:t xml:space="preserve">Time New Roman, </w:t>
      </w:r>
      <w:r w:rsidR="0022239B" w:rsidRPr="00F76C66">
        <w:rPr>
          <w:rFonts w:ascii="Times New Roman" w:eastAsia="微软雅黑" w:hAnsi="Times New Roman" w:cs="Times New Roman"/>
          <w:color w:val="FF0000"/>
          <w:sz w:val="20"/>
        </w:rPr>
        <w:t>normal</w:t>
      </w:r>
      <w:r w:rsidR="0022239B">
        <w:rPr>
          <w:rFonts w:ascii="Times New Roman" w:eastAsia="微软雅黑" w:hAnsi="Times New Roman" w:cs="Times New Roman" w:hint="eastAsia"/>
          <w:color w:val="FF0000"/>
          <w:sz w:val="20"/>
          <w:lang w:eastAsia="zh-CN"/>
        </w:rPr>
        <w:t>,</w:t>
      </w:r>
      <w:r w:rsidR="0022239B" w:rsidRPr="00F122CF">
        <w:rPr>
          <w:rStyle w:val="style11"/>
          <w:rFonts w:ascii="Times New Roman" w:eastAsia="微软雅黑" w:hAnsi="Times New Roman" w:cs="Times New Roman" w:hint="default"/>
          <w:bCs/>
          <w:color w:val="FF0000"/>
          <w:sz w:val="20"/>
          <w:szCs w:val="20"/>
        </w:rPr>
        <w:t xml:space="preserve"> </w:t>
      </w:r>
      <w:r w:rsidRPr="00F122CF">
        <w:rPr>
          <w:rStyle w:val="style11"/>
          <w:rFonts w:ascii="Times New Roman" w:eastAsia="微软雅黑" w:hAnsi="Times New Roman" w:cs="Times New Roman" w:hint="default"/>
          <w:bCs/>
          <w:color w:val="FF0000"/>
          <w:sz w:val="20"/>
          <w:szCs w:val="20"/>
        </w:rPr>
        <w:t>Center</w:t>
      </w:r>
      <w:r w:rsidRPr="00F122CF">
        <w:rPr>
          <w:rFonts w:ascii="Times New Roman" w:eastAsia="微软雅黑" w:hAnsi="Times New Roman" w:cs="Times New Roman"/>
          <w:color w:val="FF0000"/>
          <w:sz w:val="20"/>
        </w:rPr>
        <w:t xml:space="preserve"> </w:t>
      </w:r>
    </w:p>
    <w:p w14:paraId="3307D591" w14:textId="6FBC0382" w:rsidR="00130179" w:rsidRPr="00F122CF" w:rsidRDefault="00000000" w:rsidP="006B1429">
      <w:pPr>
        <w:pStyle w:val="CHISA"/>
        <w:numPr>
          <w:ilvl w:val="0"/>
          <w:numId w:val="2"/>
        </w:numPr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/>
          <w:color w:val="000000"/>
          <w:sz w:val="24"/>
        </w:rPr>
      </w:pP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The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doc</w:t>
      </w:r>
      <w:r w:rsidR="00FB38DB">
        <w:rPr>
          <w:rFonts w:ascii="Times New Roman" w:eastAsia="微软雅黑" w:hAnsi="Times New Roman" w:cs="Times New Roman" w:hint="eastAsia"/>
          <w:color w:val="000000"/>
          <w:sz w:val="24"/>
          <w:lang w:eastAsia="zh-CN"/>
        </w:rPr>
        <w:t>,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</w:t>
      </w:r>
      <w:r w:rsidRPr="00F122CF">
        <w:rPr>
          <w:rFonts w:ascii="Times New Roman" w:eastAsia="微软雅黑" w:hAnsi="Times New Roman" w:cs="Times New Roman"/>
          <w:b/>
          <w:color w:val="000000"/>
          <w:sz w:val="24"/>
        </w:rPr>
        <w:t>docx</w:t>
      </w:r>
      <w:r w:rsidR="00FB38DB">
        <w:rPr>
          <w:rFonts w:ascii="Times New Roman" w:eastAsia="微软雅黑" w:hAnsi="Times New Roman" w:cs="Times New Roman" w:hint="eastAsia"/>
          <w:b/>
          <w:color w:val="000000"/>
          <w:sz w:val="24"/>
          <w:lang w:eastAsia="zh-CN"/>
        </w:rPr>
        <w:t>, and pdf</w:t>
      </w:r>
      <w:r w:rsidRPr="00F122CF">
        <w:rPr>
          <w:rFonts w:ascii="Times New Roman" w:eastAsia="微软雅黑" w:hAnsi="Times New Roman" w:cs="Times New Roman"/>
          <w:color w:val="000000"/>
          <w:sz w:val="24"/>
        </w:rPr>
        <w:t xml:space="preserve"> file formats of the abstract are acceptable. </w:t>
      </w:r>
    </w:p>
    <w:p w14:paraId="609FB9A2" w14:textId="77777777" w:rsidR="00CE337C" w:rsidRDefault="00CE337C" w:rsidP="00A203F3">
      <w:pPr>
        <w:pStyle w:val="CHISA"/>
        <w:adjustRightInd w:val="0"/>
        <w:snapToGrid w:val="0"/>
        <w:spacing w:after="0" w:line="240" w:lineRule="auto"/>
        <w:jc w:val="both"/>
        <w:rPr>
          <w:rFonts w:ascii="Times New Roman" w:eastAsia="微软雅黑" w:hAnsi="Times New Roman" w:cs="Times New Roman" w:hint="eastAsia"/>
          <w:lang w:val="en-US" w:eastAsia="zh-CN"/>
        </w:rPr>
      </w:pPr>
    </w:p>
    <w:p w14:paraId="18A20064" w14:textId="054F3462" w:rsidR="0026023B" w:rsidRPr="0004198F" w:rsidRDefault="007B4AF6" w:rsidP="00FC4C1F">
      <w:pPr>
        <w:pStyle w:val="CHISA"/>
        <w:adjustRightInd w:val="0"/>
        <w:snapToGrid w:val="0"/>
        <w:spacing w:after="0" w:line="240" w:lineRule="auto"/>
        <w:ind w:left="454" w:hanging="454"/>
        <w:jc w:val="both"/>
        <w:rPr>
          <w:rFonts w:ascii="Times New Roman" w:eastAsia="微软雅黑" w:hAnsi="Times New Roman" w:cs="Times New Roman"/>
          <w:b/>
          <w:bCs/>
          <w:sz w:val="24"/>
          <w:szCs w:val="24"/>
          <w:lang w:eastAsia="zh-CN"/>
        </w:rPr>
      </w:pPr>
      <w:r w:rsidRPr="0004198F">
        <w:rPr>
          <w:rFonts w:ascii="Times New Roman" w:eastAsia="微软雅黑" w:hAnsi="Times New Roman" w:cs="Times New Roman"/>
          <w:b/>
          <w:bCs/>
          <w:sz w:val="24"/>
          <w:szCs w:val="24"/>
          <w:lang w:eastAsia="zh-CN"/>
        </w:rPr>
        <w:t>R</w:t>
      </w:r>
      <w:r w:rsidRPr="0004198F">
        <w:rPr>
          <w:rFonts w:ascii="Times New Roman" w:eastAsia="微软雅黑" w:hAnsi="Times New Roman" w:cs="Times New Roman" w:hint="eastAsia"/>
          <w:b/>
          <w:bCs/>
          <w:sz w:val="24"/>
          <w:szCs w:val="24"/>
          <w:lang w:eastAsia="zh-CN"/>
        </w:rPr>
        <w:t>eferences</w:t>
      </w:r>
    </w:p>
    <w:p w14:paraId="4B3D0B69" w14:textId="2DD0A07D" w:rsidR="00F76C66" w:rsidRPr="0026023B" w:rsidRDefault="00F76C66" w:rsidP="00F76C66">
      <w:pPr>
        <w:adjustRightInd w:val="0"/>
        <w:snapToGrid w:val="0"/>
        <w:spacing w:after="0" w:line="240" w:lineRule="auto"/>
        <w:ind w:left="454" w:hanging="454"/>
        <w:rPr>
          <w:rFonts w:eastAsia="微软雅黑" w:hint="eastAsia"/>
          <w:color w:val="FF0000"/>
          <w:sz w:val="24"/>
        </w:rPr>
      </w:pPr>
      <w:r w:rsidRPr="0004198F">
        <w:rPr>
          <w:rStyle w:val="style11"/>
          <w:rFonts w:ascii="Times New Roman" w:eastAsia="微软雅黑" w:hAnsi="Times New Roman" w:hint="default"/>
          <w:color w:val="FF0000"/>
          <w:sz w:val="24"/>
          <w:szCs w:val="24"/>
        </w:rPr>
        <w:t>For example:</w:t>
      </w:r>
      <w:r w:rsidRPr="0004198F">
        <w:rPr>
          <w:rFonts w:eastAsia="微软雅黑"/>
          <w:color w:val="FF0000"/>
          <w:sz w:val="24"/>
        </w:rPr>
        <w:t xml:space="preserve"> </w:t>
      </w:r>
      <w:r w:rsidRPr="0004198F">
        <w:rPr>
          <w:rFonts w:eastAsia="微软雅黑"/>
          <w:color w:val="FF0000"/>
          <w:sz w:val="24"/>
        </w:rPr>
        <w:t>(1</w:t>
      </w:r>
      <w:r w:rsidR="0004198F" w:rsidRPr="0004198F">
        <w:rPr>
          <w:rFonts w:eastAsia="微软雅黑" w:hint="eastAsia"/>
          <w:color w:val="FF0000"/>
          <w:sz w:val="24"/>
        </w:rPr>
        <w:t>2</w:t>
      </w:r>
      <w:r w:rsidRPr="0004198F">
        <w:rPr>
          <w:rFonts w:eastAsia="微软雅黑"/>
          <w:color w:val="FF0000"/>
          <w:sz w:val="24"/>
        </w:rPr>
        <w:t xml:space="preserve"> pt, </w:t>
      </w:r>
      <w:r w:rsidRPr="0004198F">
        <w:rPr>
          <w:rStyle w:val="style11"/>
          <w:rFonts w:ascii="Times New Roman" w:eastAsia="微软雅黑" w:hAnsi="Times New Roman" w:hint="default"/>
          <w:bCs/>
          <w:color w:val="FF0000"/>
          <w:sz w:val="24"/>
          <w:szCs w:val="24"/>
        </w:rPr>
        <w:t>Time New Roman,</w:t>
      </w:r>
      <w:r w:rsidRPr="0004198F">
        <w:rPr>
          <w:rFonts w:eastAsia="微软雅黑"/>
          <w:color w:val="FF0000"/>
          <w:sz w:val="24"/>
        </w:rPr>
        <w:t xml:space="preserve"> normal,</w:t>
      </w:r>
      <w:r w:rsidRPr="0004198F">
        <w:rPr>
          <w:rFonts w:eastAsia="微软雅黑" w:hint="eastAsia"/>
          <w:color w:val="FF0000"/>
          <w:sz w:val="24"/>
        </w:rPr>
        <w:t xml:space="preserve"> single</w:t>
      </w:r>
      <w:r w:rsidRPr="0004198F">
        <w:rPr>
          <w:rFonts w:eastAsia="微软雅黑"/>
          <w:color w:val="FF0000"/>
          <w:sz w:val="24"/>
        </w:rPr>
        <w:t xml:space="preserve"> spac</w:t>
      </w:r>
      <w:r w:rsidRPr="0004198F">
        <w:rPr>
          <w:rFonts w:eastAsia="微软雅黑" w:hint="eastAsia"/>
          <w:color w:val="FF0000"/>
          <w:sz w:val="24"/>
        </w:rPr>
        <w:t>e)</w:t>
      </w:r>
    </w:p>
    <w:p w14:paraId="19F5AF48" w14:textId="77777777" w:rsidR="0026023B" w:rsidRPr="0026023B" w:rsidRDefault="0026023B" w:rsidP="005A517F">
      <w:pPr>
        <w:autoSpaceDE w:val="0"/>
        <w:autoSpaceDN w:val="0"/>
        <w:adjustRightInd w:val="0"/>
        <w:snapToGrid w:val="0"/>
        <w:spacing w:after="0" w:line="240" w:lineRule="auto"/>
        <w:ind w:left="454" w:hanging="454"/>
        <w:rPr>
          <w:rFonts w:eastAsia="等线"/>
          <w:noProof/>
          <w:sz w:val="24"/>
          <w14:ligatures w14:val="standardContextual"/>
        </w:rPr>
      </w:pPr>
      <w:r w:rsidRPr="0026023B">
        <w:rPr>
          <w:rFonts w:eastAsia="等线" w:hint="eastAsia"/>
          <w:sz w:val="24"/>
          <w14:ligatures w14:val="standardContextual"/>
        </w:rPr>
        <w:fldChar w:fldCharType="begin" w:fldLock="1"/>
      </w:r>
      <w:r w:rsidRPr="0026023B">
        <w:rPr>
          <w:rFonts w:eastAsia="等线" w:hint="eastAsia"/>
          <w:sz w:val="24"/>
          <w14:ligatures w14:val="standardContextual"/>
        </w:rPr>
        <w:instrText xml:space="preserve">ADDIN Mendeley Bibliography CSL_BIBLIOGRAPHY </w:instrText>
      </w:r>
      <w:r w:rsidRPr="0026023B">
        <w:rPr>
          <w:rFonts w:eastAsia="等线" w:hint="eastAsia"/>
          <w:sz w:val="24"/>
          <w14:ligatures w14:val="standardContextual"/>
        </w:rPr>
        <w:fldChar w:fldCharType="separate"/>
      </w:r>
      <w:r w:rsidRPr="0026023B">
        <w:rPr>
          <w:rFonts w:eastAsia="等线"/>
          <w:noProof/>
          <w:kern w:val="0"/>
          <w:sz w:val="24"/>
          <w14:ligatures w14:val="standardContextual"/>
        </w:rPr>
        <w:t>[1]</w:t>
      </w:r>
      <w:r w:rsidRPr="0026023B">
        <w:rPr>
          <w:rFonts w:eastAsia="等线"/>
          <w:noProof/>
          <w:kern w:val="0"/>
          <w:sz w:val="24"/>
          <w14:ligatures w14:val="standardContextual"/>
        </w:rPr>
        <w:tab/>
        <w:t>Lim C</w:t>
      </w:r>
      <w:r w:rsidRPr="0026023B">
        <w:rPr>
          <w:rFonts w:eastAsia="等线" w:hint="eastAsia"/>
          <w:noProof/>
          <w:kern w:val="0"/>
          <w:sz w:val="24"/>
          <w14:ligatures w14:val="standardContextual"/>
        </w:rPr>
        <w:t>.</w:t>
      </w:r>
      <w:r w:rsidRPr="0026023B">
        <w:rPr>
          <w:rFonts w:eastAsia="等线"/>
          <w:noProof/>
          <w:kern w:val="0"/>
          <w:sz w:val="24"/>
          <w14:ligatures w14:val="standardContextual"/>
        </w:rPr>
        <w:t>W</w:t>
      </w:r>
      <w:r w:rsidRPr="0026023B">
        <w:rPr>
          <w:rFonts w:eastAsia="等线" w:hint="eastAsia"/>
          <w:noProof/>
          <w:kern w:val="0"/>
          <w:sz w:val="24"/>
          <w14:ligatures w14:val="standardContextual"/>
        </w:rPr>
        <w:t>.</w:t>
      </w:r>
      <w:r w:rsidRPr="0026023B">
        <w:rPr>
          <w:rFonts w:eastAsia="等线"/>
          <w:noProof/>
          <w:kern w:val="0"/>
          <w:sz w:val="24"/>
          <w14:ligatures w14:val="standardContextual"/>
        </w:rPr>
        <w:t>, Zhang G, Reddy J</w:t>
      </w:r>
      <w:r w:rsidRPr="0026023B">
        <w:rPr>
          <w:rFonts w:eastAsia="等线" w:hint="eastAsia"/>
          <w:noProof/>
          <w:kern w:val="0"/>
          <w:sz w:val="24"/>
          <w14:ligatures w14:val="standardContextual"/>
        </w:rPr>
        <w:t>.</w:t>
      </w:r>
      <w:r w:rsidRPr="0026023B">
        <w:rPr>
          <w:rFonts w:eastAsia="等线"/>
          <w:noProof/>
          <w:kern w:val="0"/>
          <w:sz w:val="24"/>
          <w14:ligatures w14:val="standardContextual"/>
        </w:rPr>
        <w:t>N</w:t>
      </w:r>
      <w:r w:rsidRPr="0026023B">
        <w:rPr>
          <w:rFonts w:eastAsia="等线" w:hint="eastAsia"/>
          <w:noProof/>
          <w:kern w:val="0"/>
          <w:sz w:val="24"/>
          <w14:ligatures w14:val="standardContextual"/>
        </w:rPr>
        <w:t>.</w:t>
      </w:r>
      <w:r w:rsidRPr="0026023B">
        <w:rPr>
          <w:rFonts w:eastAsia="等线"/>
          <w:noProof/>
          <w:kern w:val="0"/>
          <w:sz w:val="24"/>
          <w14:ligatures w14:val="standardContextual"/>
        </w:rPr>
        <w:t xml:space="preserve">. A higher-order nonlocal elasticity and strain gradient theory and its applications in wave propagation. </w:t>
      </w:r>
      <w:r w:rsidRPr="0026023B">
        <w:rPr>
          <w:rFonts w:eastAsia="等线" w:hint="eastAsia"/>
          <w:noProof/>
          <w:kern w:val="0"/>
          <w:sz w:val="24"/>
          <w14:ligatures w14:val="standardContextual"/>
        </w:rPr>
        <w:t>Journal of the Mechanics and Physics of Solids.</w:t>
      </w:r>
      <w:r w:rsidRPr="0026023B">
        <w:rPr>
          <w:rFonts w:eastAsia="等线"/>
          <w:noProof/>
          <w:kern w:val="0"/>
          <w:sz w:val="24"/>
          <w14:ligatures w14:val="standardContextual"/>
        </w:rPr>
        <w:t xml:space="preserve"> 2015;78:298–313. </w:t>
      </w:r>
    </w:p>
    <w:p w14:paraId="35651B37" w14:textId="732FFAC1" w:rsidR="00130179" w:rsidRPr="0004198F" w:rsidRDefault="0026023B" w:rsidP="005A517F">
      <w:pPr>
        <w:adjustRightInd w:val="0"/>
        <w:snapToGrid w:val="0"/>
        <w:spacing w:after="0" w:line="240" w:lineRule="auto"/>
        <w:ind w:left="454" w:hanging="454"/>
        <w:rPr>
          <w:sz w:val="24"/>
        </w:rPr>
      </w:pPr>
      <w:r w:rsidRPr="0004198F">
        <w:rPr>
          <w:rFonts w:hint="eastAsia"/>
          <w:sz w:val="24"/>
        </w:rPr>
        <w:fldChar w:fldCharType="end"/>
      </w:r>
      <w:r w:rsidR="00182239" w:rsidRPr="0004198F">
        <w:rPr>
          <w:sz w:val="24"/>
        </w:rPr>
        <w:t>[2]</w:t>
      </w:r>
      <w:r w:rsidR="00182239" w:rsidRPr="0004198F">
        <w:rPr>
          <w:sz w:val="24"/>
        </w:rPr>
        <w:tab/>
        <w:t xml:space="preserve">Yao W, Zhong W, Lim </w:t>
      </w:r>
      <w:proofErr w:type="gramStart"/>
      <w:r w:rsidR="00182239" w:rsidRPr="0004198F">
        <w:rPr>
          <w:sz w:val="24"/>
        </w:rPr>
        <w:t>C.W..</w:t>
      </w:r>
      <w:proofErr w:type="gramEnd"/>
      <w:r w:rsidR="00182239" w:rsidRPr="0004198F">
        <w:rPr>
          <w:sz w:val="24"/>
        </w:rPr>
        <w:t xml:space="preserve"> Symplectic Elasticity. World Scientific. 2009.</w:t>
      </w:r>
    </w:p>
    <w:sectPr w:rsidR="00130179" w:rsidRPr="0004198F">
      <w:pgSz w:w="11906" w:h="16838"/>
      <w:pgMar w:top="1418" w:right="1418" w:bottom="1418" w:left="1418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2D20B9"/>
    <w:multiLevelType w:val="multilevel"/>
    <w:tmpl w:val="022D20B9"/>
    <w:lvl w:ilvl="0">
      <w:start w:val="1"/>
      <w:numFmt w:val="decimal"/>
      <w:lvlText w:val="(%1)"/>
      <w:lvlJc w:val="left"/>
      <w:pPr>
        <w:ind w:left="430" w:hanging="43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4EC17E7E"/>
    <w:multiLevelType w:val="hybridMultilevel"/>
    <w:tmpl w:val="0DEA24EA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" w15:restartNumberingAfterBreak="0">
    <w:nsid w:val="50DD006C"/>
    <w:multiLevelType w:val="hybridMultilevel"/>
    <w:tmpl w:val="C8003BB0"/>
    <w:lvl w:ilvl="0" w:tplc="0409000F">
      <w:start w:val="1"/>
      <w:numFmt w:val="decimal"/>
      <w:lvlText w:val="%1."/>
      <w:lvlJc w:val="left"/>
      <w:pPr>
        <w:ind w:left="440" w:hanging="440"/>
      </w:p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num w:numId="1" w16cid:durableId="1192185908">
    <w:abstractNumId w:val="0"/>
  </w:num>
  <w:num w:numId="2" w16cid:durableId="175732765">
    <w:abstractNumId w:val="1"/>
  </w:num>
  <w:num w:numId="3" w16cid:durableId="174479732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A9410A"/>
    <w:rsid w:val="00022C38"/>
    <w:rsid w:val="000409D8"/>
    <w:rsid w:val="00041540"/>
    <w:rsid w:val="0004198F"/>
    <w:rsid w:val="00044314"/>
    <w:rsid w:val="0004600F"/>
    <w:rsid w:val="000526FE"/>
    <w:rsid w:val="00053603"/>
    <w:rsid w:val="00056B3A"/>
    <w:rsid w:val="000775BC"/>
    <w:rsid w:val="00092F0C"/>
    <w:rsid w:val="000B7FDD"/>
    <w:rsid w:val="000C78D8"/>
    <w:rsid w:val="000D4266"/>
    <w:rsid w:val="000E0693"/>
    <w:rsid w:val="000E0E7E"/>
    <w:rsid w:val="000E18B4"/>
    <w:rsid w:val="000E4747"/>
    <w:rsid w:val="00130179"/>
    <w:rsid w:val="00130B90"/>
    <w:rsid w:val="00132AED"/>
    <w:rsid w:val="001418D7"/>
    <w:rsid w:val="00151EC5"/>
    <w:rsid w:val="001521FE"/>
    <w:rsid w:val="00160AB7"/>
    <w:rsid w:val="001628B3"/>
    <w:rsid w:val="001766FB"/>
    <w:rsid w:val="00182239"/>
    <w:rsid w:val="00194A7F"/>
    <w:rsid w:val="00197694"/>
    <w:rsid w:val="001A3832"/>
    <w:rsid w:val="001B3953"/>
    <w:rsid w:val="001C2268"/>
    <w:rsid w:val="001D4151"/>
    <w:rsid w:val="001D7D3B"/>
    <w:rsid w:val="001E0BE5"/>
    <w:rsid w:val="001F28F9"/>
    <w:rsid w:val="0022239B"/>
    <w:rsid w:val="002342E1"/>
    <w:rsid w:val="0025249C"/>
    <w:rsid w:val="00257D7C"/>
    <w:rsid w:val="0026023B"/>
    <w:rsid w:val="00277ED2"/>
    <w:rsid w:val="00277FCB"/>
    <w:rsid w:val="00280990"/>
    <w:rsid w:val="00295812"/>
    <w:rsid w:val="00297417"/>
    <w:rsid w:val="002A3E08"/>
    <w:rsid w:val="002D001A"/>
    <w:rsid w:val="002D4FA1"/>
    <w:rsid w:val="002D7A2C"/>
    <w:rsid w:val="002E34E0"/>
    <w:rsid w:val="002E495A"/>
    <w:rsid w:val="002F4AA8"/>
    <w:rsid w:val="00303CBE"/>
    <w:rsid w:val="00311363"/>
    <w:rsid w:val="003136B9"/>
    <w:rsid w:val="003214D2"/>
    <w:rsid w:val="0032578A"/>
    <w:rsid w:val="00331CC5"/>
    <w:rsid w:val="00343554"/>
    <w:rsid w:val="0035543C"/>
    <w:rsid w:val="00361F46"/>
    <w:rsid w:val="00373C7C"/>
    <w:rsid w:val="003773BC"/>
    <w:rsid w:val="00377F20"/>
    <w:rsid w:val="00397FB2"/>
    <w:rsid w:val="003A0618"/>
    <w:rsid w:val="003A1B9E"/>
    <w:rsid w:val="003E2648"/>
    <w:rsid w:val="0040434F"/>
    <w:rsid w:val="00405CAA"/>
    <w:rsid w:val="00406D5A"/>
    <w:rsid w:val="00441F96"/>
    <w:rsid w:val="004424AA"/>
    <w:rsid w:val="00442717"/>
    <w:rsid w:val="0045555A"/>
    <w:rsid w:val="00484FDF"/>
    <w:rsid w:val="004B35B4"/>
    <w:rsid w:val="004C4D21"/>
    <w:rsid w:val="004C5DF0"/>
    <w:rsid w:val="004E2022"/>
    <w:rsid w:val="005019F1"/>
    <w:rsid w:val="00516076"/>
    <w:rsid w:val="00525046"/>
    <w:rsid w:val="00527A74"/>
    <w:rsid w:val="00527C00"/>
    <w:rsid w:val="00536A2A"/>
    <w:rsid w:val="00540541"/>
    <w:rsid w:val="005450C5"/>
    <w:rsid w:val="00564770"/>
    <w:rsid w:val="005A517F"/>
    <w:rsid w:val="005C50A8"/>
    <w:rsid w:val="005E365D"/>
    <w:rsid w:val="00605273"/>
    <w:rsid w:val="006347F4"/>
    <w:rsid w:val="00650614"/>
    <w:rsid w:val="00652DC3"/>
    <w:rsid w:val="00654283"/>
    <w:rsid w:val="00655B54"/>
    <w:rsid w:val="00667F63"/>
    <w:rsid w:val="006A5915"/>
    <w:rsid w:val="006B1429"/>
    <w:rsid w:val="006D64D3"/>
    <w:rsid w:val="006D7C09"/>
    <w:rsid w:val="006E0EDB"/>
    <w:rsid w:val="006F1A94"/>
    <w:rsid w:val="00702831"/>
    <w:rsid w:val="00706FE7"/>
    <w:rsid w:val="00714828"/>
    <w:rsid w:val="0072047E"/>
    <w:rsid w:val="007213D9"/>
    <w:rsid w:val="00723898"/>
    <w:rsid w:val="007315C6"/>
    <w:rsid w:val="00742142"/>
    <w:rsid w:val="0076014E"/>
    <w:rsid w:val="007623FA"/>
    <w:rsid w:val="007629AF"/>
    <w:rsid w:val="00765AD0"/>
    <w:rsid w:val="007B4AF6"/>
    <w:rsid w:val="007C4D88"/>
    <w:rsid w:val="007C5353"/>
    <w:rsid w:val="007D6140"/>
    <w:rsid w:val="007E44E9"/>
    <w:rsid w:val="007F6495"/>
    <w:rsid w:val="007F7C5B"/>
    <w:rsid w:val="0080660D"/>
    <w:rsid w:val="008126C9"/>
    <w:rsid w:val="00813EE2"/>
    <w:rsid w:val="00827405"/>
    <w:rsid w:val="00840273"/>
    <w:rsid w:val="00841BC7"/>
    <w:rsid w:val="00881BE0"/>
    <w:rsid w:val="008904FA"/>
    <w:rsid w:val="008A5E26"/>
    <w:rsid w:val="008C62B8"/>
    <w:rsid w:val="008D2EF6"/>
    <w:rsid w:val="008D7F56"/>
    <w:rsid w:val="008F0153"/>
    <w:rsid w:val="008F3640"/>
    <w:rsid w:val="008F6141"/>
    <w:rsid w:val="00910280"/>
    <w:rsid w:val="0091321C"/>
    <w:rsid w:val="00942A0E"/>
    <w:rsid w:val="00944C86"/>
    <w:rsid w:val="00973C57"/>
    <w:rsid w:val="009839AD"/>
    <w:rsid w:val="009855B1"/>
    <w:rsid w:val="009D605B"/>
    <w:rsid w:val="009E1D05"/>
    <w:rsid w:val="00A203F3"/>
    <w:rsid w:val="00A24BFE"/>
    <w:rsid w:val="00A4664B"/>
    <w:rsid w:val="00A75ECE"/>
    <w:rsid w:val="00A8092C"/>
    <w:rsid w:val="00A90434"/>
    <w:rsid w:val="00A9410A"/>
    <w:rsid w:val="00AA4D76"/>
    <w:rsid w:val="00AA651B"/>
    <w:rsid w:val="00AC0BAB"/>
    <w:rsid w:val="00AD1EE4"/>
    <w:rsid w:val="00AD263E"/>
    <w:rsid w:val="00AF603B"/>
    <w:rsid w:val="00B01C60"/>
    <w:rsid w:val="00B36FC3"/>
    <w:rsid w:val="00B40A26"/>
    <w:rsid w:val="00B429CE"/>
    <w:rsid w:val="00B677BC"/>
    <w:rsid w:val="00B914E6"/>
    <w:rsid w:val="00BA4D10"/>
    <w:rsid w:val="00BA676A"/>
    <w:rsid w:val="00BC36D9"/>
    <w:rsid w:val="00BC5A9E"/>
    <w:rsid w:val="00BD00DC"/>
    <w:rsid w:val="00BE1284"/>
    <w:rsid w:val="00BF3099"/>
    <w:rsid w:val="00BF3F09"/>
    <w:rsid w:val="00C15AD2"/>
    <w:rsid w:val="00C22486"/>
    <w:rsid w:val="00C26527"/>
    <w:rsid w:val="00C44299"/>
    <w:rsid w:val="00C4572F"/>
    <w:rsid w:val="00C4657E"/>
    <w:rsid w:val="00C75647"/>
    <w:rsid w:val="00C97BF9"/>
    <w:rsid w:val="00CA491E"/>
    <w:rsid w:val="00CA75AB"/>
    <w:rsid w:val="00CB1014"/>
    <w:rsid w:val="00CB15F5"/>
    <w:rsid w:val="00CD137C"/>
    <w:rsid w:val="00CD3DDC"/>
    <w:rsid w:val="00CD6D60"/>
    <w:rsid w:val="00CE0809"/>
    <w:rsid w:val="00CE337C"/>
    <w:rsid w:val="00CE3DFA"/>
    <w:rsid w:val="00CE5563"/>
    <w:rsid w:val="00CF43D0"/>
    <w:rsid w:val="00D00FCA"/>
    <w:rsid w:val="00D10696"/>
    <w:rsid w:val="00D13F1F"/>
    <w:rsid w:val="00D25871"/>
    <w:rsid w:val="00D31CD2"/>
    <w:rsid w:val="00D50CAB"/>
    <w:rsid w:val="00D7078E"/>
    <w:rsid w:val="00D72456"/>
    <w:rsid w:val="00D8696A"/>
    <w:rsid w:val="00DA7662"/>
    <w:rsid w:val="00E06F45"/>
    <w:rsid w:val="00E26F2F"/>
    <w:rsid w:val="00E30ACB"/>
    <w:rsid w:val="00E425F1"/>
    <w:rsid w:val="00E515AA"/>
    <w:rsid w:val="00E70F72"/>
    <w:rsid w:val="00E72CAF"/>
    <w:rsid w:val="00E7599A"/>
    <w:rsid w:val="00E8338F"/>
    <w:rsid w:val="00E95704"/>
    <w:rsid w:val="00E96CDE"/>
    <w:rsid w:val="00EA06CE"/>
    <w:rsid w:val="00EC28FE"/>
    <w:rsid w:val="00ED3A13"/>
    <w:rsid w:val="00ED7C93"/>
    <w:rsid w:val="00EF0D25"/>
    <w:rsid w:val="00EF5783"/>
    <w:rsid w:val="00F007CF"/>
    <w:rsid w:val="00F017BC"/>
    <w:rsid w:val="00F07CAD"/>
    <w:rsid w:val="00F122CF"/>
    <w:rsid w:val="00F172DA"/>
    <w:rsid w:val="00F23408"/>
    <w:rsid w:val="00F24D02"/>
    <w:rsid w:val="00F722CB"/>
    <w:rsid w:val="00F76C66"/>
    <w:rsid w:val="00F8754E"/>
    <w:rsid w:val="00F946D5"/>
    <w:rsid w:val="00FB38DB"/>
    <w:rsid w:val="00FC2B0A"/>
    <w:rsid w:val="00FC4C1F"/>
    <w:rsid w:val="7FB049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7E34E54"/>
  <w15:docId w15:val="{871EEDFE-BE2B-4CC4-9F29-982C69D049B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uiPriority="0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/>
    <w:lsdException w:name="FollowedHyperlink" w:uiPriority="0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 w:qFormat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nhideWhenUsed="1"/>
    <w:lsdException w:name="No Spacing" w:semiHidden="1" w:unhideWhenUsed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nhideWhenUsed="1"/>
    <w:lsdException w:name="List Paragraph" w:uiPriority="34" w:qFormat="1"/>
    <w:lsdException w:name="Quote" w:semiHidden="1" w:unhideWhenUsed="1"/>
    <w:lsdException w:name="Intense Quote" w:semiHidden="1" w:unhideWhenUsed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rFonts w:ascii="Times New Roman" w:eastAsia="宋体" w:hAnsi="Times New Roman" w:cs="Times New Roman"/>
      <w:kern w:val="2"/>
      <w:sz w:val="21"/>
      <w:szCs w:val="24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qFormat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character" w:styleId="a8">
    <w:name w:val="FollowedHyperlink"/>
    <w:qFormat/>
    <w:rPr>
      <w:color w:val="800080"/>
      <w:u w:val="single"/>
    </w:rPr>
  </w:style>
  <w:style w:type="character" w:styleId="a9">
    <w:name w:val="Hyperlink"/>
    <w:basedOn w:val="a0"/>
    <w:uiPriority w:val="99"/>
    <w:unhideWhenUsed/>
    <w:rPr>
      <w:color w:val="0563C1" w:themeColor="hyperlink"/>
      <w:u w:val="single"/>
    </w:rPr>
  </w:style>
  <w:style w:type="character" w:customStyle="1" w:styleId="a6">
    <w:name w:val="页眉 字符"/>
    <w:basedOn w:val="a0"/>
    <w:link w:val="a5"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rPr>
      <w:sz w:val="18"/>
      <w:szCs w:val="18"/>
    </w:rPr>
  </w:style>
  <w:style w:type="paragraph" w:customStyle="1" w:styleId="CHISA">
    <w:name w:val="CHISA"/>
    <w:rPr>
      <w:rFonts w:ascii="Arial" w:hAnsi="Arial" w:cs="Arial"/>
      <w:sz w:val="22"/>
      <w:lang w:val="en-GB" w:eastAsia="en-US"/>
    </w:rPr>
  </w:style>
  <w:style w:type="character" w:customStyle="1" w:styleId="style11">
    <w:name w:val="style11"/>
    <w:basedOn w:val="a0"/>
    <w:rPr>
      <w:rFonts w:ascii="宋体" w:eastAsia="宋体" w:hAnsi="宋体" w:hint="eastAsia"/>
      <w:color w:val="000000"/>
      <w:sz w:val="18"/>
      <w:szCs w:val="18"/>
      <w:u w:val="none"/>
    </w:rPr>
  </w:style>
  <w:style w:type="paragraph" w:styleId="aa">
    <w:name w:val="List Paragraph"/>
    <w:basedOn w:val="a"/>
    <w:uiPriority w:val="34"/>
    <w:qFormat/>
    <w:pPr>
      <w:ind w:firstLineChars="200" w:firstLine="420"/>
    </w:pPr>
  </w:style>
  <w:style w:type="table" w:styleId="ab">
    <w:name w:val="Table Grid"/>
    <w:basedOn w:val="a1"/>
    <w:uiPriority w:val="39"/>
    <w:rsid w:val="00132AE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c">
    <w:name w:val="Unresolved Mention"/>
    <w:basedOn w:val="a0"/>
    <w:uiPriority w:val="99"/>
    <w:semiHidden/>
    <w:unhideWhenUsed/>
    <w:rsid w:val="00BD00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3" Type="http://schemas.openxmlformats.org/officeDocument/2006/relationships/styles" Target="styles.xml"/><Relationship Id="rId7" Type="http://schemas.openxmlformats.org/officeDocument/2006/relationships/hyperlink" Target="mailto:xxxxx@email.com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xxxxx@email.com" TargetMode="Externa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</TotalTime>
  <Pages>1</Pages>
  <Words>325</Words>
  <Characters>185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7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添笑 常</dc:creator>
  <cp:lastModifiedBy>Chen Liang</cp:lastModifiedBy>
  <cp:revision>230</cp:revision>
  <dcterms:created xsi:type="dcterms:W3CDTF">2023-07-10T02:12:00Z</dcterms:created>
  <dcterms:modified xsi:type="dcterms:W3CDTF">2024-09-21T07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9209</vt:lpwstr>
  </property>
</Properties>
</file>